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1E2C" w:rsidRDefault="003A6637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</w:t>
      </w: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 xml:space="preserve"> Material</w:t>
      </w:r>
    </w:p>
    <w:p w:rsidR="00533FDA" w:rsidRDefault="003A663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appendix has been provided by the authors to give readers additional information about their work</w:t>
      </w:r>
    </w:p>
    <w:p w:rsidR="00533FDA" w:rsidRDefault="00533FD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46603" w:rsidRPr="00BA7563" w:rsidRDefault="00D46603" w:rsidP="00D46603">
      <w:pPr>
        <w:rPr>
          <w:rFonts w:ascii="Times New Roman" w:hAnsi="Times New Roman" w:cs="Times New Roman"/>
          <w:b/>
        </w:rPr>
      </w:pPr>
      <w:r w:rsidRPr="00697A36">
        <w:rPr>
          <w:rFonts w:ascii="Times New Roman" w:hAnsi="Times New Roman" w:cs="Times New Roman"/>
          <w:b/>
        </w:rPr>
        <w:lastRenderedPageBreak/>
        <w:t xml:space="preserve">Supplemental </w:t>
      </w:r>
      <w:r w:rsidR="003D1EBF" w:rsidRPr="00697A36">
        <w:rPr>
          <w:rFonts w:ascii="Times New Roman" w:hAnsi="Times New Roman" w:cs="Times New Roman"/>
          <w:b/>
        </w:rPr>
        <w:t>Table 1</w:t>
      </w:r>
      <w:r w:rsidRPr="00697A36">
        <w:rPr>
          <w:rFonts w:ascii="Times New Roman" w:hAnsi="Times New Roman" w:cs="Times New Roman"/>
          <w:b/>
        </w:rPr>
        <w:t>:</w:t>
      </w:r>
      <w:r>
        <w:rPr>
          <w:rFonts w:ascii="Times New Roman" w:hAnsi="Times New Roman" w:cs="Times New Roman"/>
        </w:rPr>
        <w:t xml:space="preserve"> Mean i</w:t>
      </w:r>
      <w:r w:rsidRPr="00BA7563">
        <w:rPr>
          <w:rFonts w:ascii="Times New Roman" w:hAnsi="Times New Roman" w:cs="Times New Roman"/>
        </w:rPr>
        <w:t>ntake in cups (S.E.) of 2010 My</w:t>
      </w:r>
      <w:r>
        <w:rPr>
          <w:rFonts w:ascii="Times New Roman" w:hAnsi="Times New Roman" w:cs="Times New Roman"/>
        </w:rPr>
        <w:t>Pyramid food g</w:t>
      </w:r>
      <w:r w:rsidRPr="00BA7563">
        <w:rPr>
          <w:rFonts w:ascii="Times New Roman" w:hAnsi="Times New Roman" w:cs="Times New Roman"/>
        </w:rPr>
        <w:t xml:space="preserve">roups and </w:t>
      </w:r>
      <w:r w:rsidR="00E17BBC">
        <w:rPr>
          <w:rFonts w:ascii="Times New Roman" w:hAnsi="Times New Roman" w:cs="Times New Roman"/>
        </w:rPr>
        <w:t>US</w:t>
      </w:r>
      <w:r w:rsidRPr="00BA7563">
        <w:rPr>
          <w:rFonts w:ascii="Times New Roman" w:hAnsi="Times New Roman" w:cs="Times New Roman"/>
        </w:rPr>
        <w:t xml:space="preserve"> Healthy Food Diversity</w:t>
      </w:r>
      <w:r>
        <w:rPr>
          <w:rFonts w:ascii="Times New Roman" w:hAnsi="Times New Roman" w:cs="Times New Roman"/>
        </w:rPr>
        <w:t xml:space="preserve"> i</w:t>
      </w:r>
      <w:r w:rsidRPr="00BA7563">
        <w:rPr>
          <w:rFonts w:ascii="Times New Roman" w:hAnsi="Times New Roman" w:cs="Times New Roman"/>
        </w:rPr>
        <w:t>ndex</w:t>
      </w:r>
      <w:r>
        <w:rPr>
          <w:rFonts w:ascii="Times New Roman" w:hAnsi="Times New Roman" w:cs="Times New Roman"/>
        </w:rPr>
        <w:t xml:space="preserve"> s</w:t>
      </w:r>
      <w:r w:rsidRPr="00BA7563">
        <w:rPr>
          <w:rFonts w:ascii="Times New Roman" w:hAnsi="Times New Roman" w:cs="Times New Roman"/>
        </w:rPr>
        <w:t>cores a</w:t>
      </w:r>
      <w:r>
        <w:rPr>
          <w:rFonts w:ascii="Times New Roman" w:hAnsi="Times New Roman" w:cs="Times New Roman"/>
        </w:rPr>
        <w:t>mong adults a</w:t>
      </w:r>
      <w:r w:rsidRPr="00BA7563">
        <w:rPr>
          <w:rFonts w:ascii="Times New Roman" w:hAnsi="Times New Roman" w:cs="Times New Roman"/>
        </w:rPr>
        <w:t xml:space="preserve">ges 20+ years from the National Health and Nutrition Examination Survey 2003-2006 using </w:t>
      </w:r>
      <w:r>
        <w:rPr>
          <w:rFonts w:ascii="Times New Roman" w:hAnsi="Times New Roman" w:cs="Times New Roman"/>
        </w:rPr>
        <w:t>2-day means</w:t>
      </w:r>
    </w:p>
    <w:tbl>
      <w:tblPr>
        <w:tblStyle w:val="TableGrid"/>
        <w:tblW w:w="8941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90"/>
        <w:gridCol w:w="1588"/>
        <w:gridCol w:w="702"/>
        <w:gridCol w:w="1592"/>
        <w:gridCol w:w="766"/>
        <w:gridCol w:w="1710"/>
        <w:gridCol w:w="1093"/>
      </w:tblGrid>
      <w:tr w:rsidR="00D46603" w:rsidRPr="00BA7563" w:rsidTr="006B2274">
        <w:trPr>
          <w:trHeight w:val="128"/>
        </w:trPr>
        <w:tc>
          <w:tcPr>
            <w:tcW w:w="1490" w:type="dxa"/>
            <w:shd w:val="clear" w:color="auto" w:fill="D9D9D9" w:themeFill="background1" w:themeFillShade="D9"/>
          </w:tcPr>
          <w:p w:rsidR="00D46603" w:rsidRPr="00BA7563" w:rsidRDefault="00D46603" w:rsidP="006B2274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90" w:type="dxa"/>
            <w:gridSpan w:val="2"/>
            <w:shd w:val="clear" w:color="auto" w:fill="D9D9D9" w:themeFill="background1" w:themeFillShade="D9"/>
          </w:tcPr>
          <w:p w:rsidR="00D46603" w:rsidRDefault="00D46603" w:rsidP="006B2274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Overall Population </w:t>
            </w:r>
          </w:p>
          <w:p w:rsidR="00D46603" w:rsidRPr="00BA7563" w:rsidRDefault="00D46603" w:rsidP="006B2274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(n=7,470)</w:t>
            </w:r>
          </w:p>
        </w:tc>
        <w:tc>
          <w:tcPr>
            <w:tcW w:w="2358" w:type="dxa"/>
            <w:gridSpan w:val="2"/>
            <w:shd w:val="clear" w:color="auto" w:fill="D9D9D9" w:themeFill="background1" w:themeFillShade="D9"/>
          </w:tcPr>
          <w:p w:rsidR="00D46603" w:rsidRPr="00BA7563" w:rsidRDefault="00D46603" w:rsidP="006B2274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b/>
                <w:sz w:val="20"/>
                <w:szCs w:val="20"/>
              </w:rPr>
              <w:t>Men</w:t>
            </w:r>
          </w:p>
          <w:p w:rsidR="00D46603" w:rsidRPr="00BA7563" w:rsidRDefault="00D46603" w:rsidP="006B2274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(n=3,786)</w:t>
            </w:r>
          </w:p>
        </w:tc>
        <w:tc>
          <w:tcPr>
            <w:tcW w:w="2803" w:type="dxa"/>
            <w:gridSpan w:val="2"/>
            <w:shd w:val="clear" w:color="auto" w:fill="D9D9D9" w:themeFill="background1" w:themeFillShade="D9"/>
          </w:tcPr>
          <w:p w:rsidR="00D46603" w:rsidRPr="00BA7563" w:rsidRDefault="00D46603" w:rsidP="006B2274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b/>
                <w:sz w:val="20"/>
                <w:szCs w:val="20"/>
              </w:rPr>
              <w:t>Women</w:t>
            </w:r>
          </w:p>
          <w:p w:rsidR="00D46603" w:rsidRPr="00BA7563" w:rsidRDefault="00D46603" w:rsidP="006B2274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(n=3,684)</w:t>
            </w:r>
          </w:p>
        </w:tc>
      </w:tr>
      <w:tr w:rsidR="00D46603" w:rsidRPr="00BA7563" w:rsidTr="006B2274">
        <w:trPr>
          <w:trHeight w:val="128"/>
        </w:trPr>
        <w:tc>
          <w:tcPr>
            <w:tcW w:w="1490" w:type="dxa"/>
            <w:shd w:val="clear" w:color="auto" w:fill="D9D9D9" w:themeFill="background1" w:themeFillShade="D9"/>
          </w:tcPr>
          <w:p w:rsidR="00D46603" w:rsidRPr="00BA7563" w:rsidRDefault="00D46603" w:rsidP="006B2274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8" w:type="dxa"/>
            <w:shd w:val="clear" w:color="auto" w:fill="D9D9D9" w:themeFill="background1" w:themeFillShade="D9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-day mean estimate (cups)</w:t>
            </w:r>
          </w:p>
        </w:tc>
        <w:tc>
          <w:tcPr>
            <w:tcW w:w="702" w:type="dxa"/>
            <w:shd w:val="clear" w:color="auto" w:fill="D9D9D9" w:themeFill="background1" w:themeFillShade="D9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  <w:tc>
          <w:tcPr>
            <w:tcW w:w="1592" w:type="dxa"/>
            <w:shd w:val="clear" w:color="auto" w:fill="D9D9D9" w:themeFill="background1" w:themeFillShade="D9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-day mean estimate (cups)</w:t>
            </w:r>
          </w:p>
        </w:tc>
        <w:tc>
          <w:tcPr>
            <w:tcW w:w="766" w:type="dxa"/>
            <w:shd w:val="clear" w:color="auto" w:fill="D9D9D9" w:themeFill="background1" w:themeFillShade="D9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  <w:tc>
          <w:tcPr>
            <w:tcW w:w="1710" w:type="dxa"/>
            <w:shd w:val="clear" w:color="auto" w:fill="D9D9D9" w:themeFill="background1" w:themeFillShade="D9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-day mean estimate (cups)</w:t>
            </w:r>
          </w:p>
        </w:tc>
        <w:tc>
          <w:tcPr>
            <w:tcW w:w="1093" w:type="dxa"/>
            <w:shd w:val="clear" w:color="auto" w:fill="D9D9D9" w:themeFill="background1" w:themeFillShade="D9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Whole Grain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0.37 </w:t>
            </w:r>
          </w:p>
        </w:tc>
        <w:tc>
          <w:tcPr>
            <w:tcW w:w="702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4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4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Refined Grain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2.98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0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.52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4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46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2</w:t>
            </w:r>
          </w:p>
        </w:tc>
      </w:tr>
      <w:tr w:rsidR="00D46603" w:rsidRPr="00BA7563" w:rsidTr="006B2274">
        <w:trPr>
          <w:trHeight w:val="125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Dark Green Vegetable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592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1 </w:t>
            </w: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3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</w:tr>
      <w:tr w:rsidR="00D46603" w:rsidRPr="00BA7563" w:rsidTr="006B2274">
        <w:trPr>
          <w:trHeight w:val="128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Orange Vegetables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</w:tr>
      <w:tr w:rsidR="00D46603" w:rsidRPr="00BA7563" w:rsidTr="006B2274">
        <w:trPr>
          <w:trHeight w:val="86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Tomato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8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3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4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2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</w:tr>
      <w:tr w:rsidR="00D46603" w:rsidRPr="00BA7563" w:rsidTr="006B2274">
        <w:trPr>
          <w:trHeight w:val="86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Potato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0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7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8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3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</w:tr>
      <w:tr w:rsidR="00D46603" w:rsidRPr="00BA7563" w:rsidTr="006B2274">
        <w:trPr>
          <w:trHeight w:val="128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Starchy Vegetable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9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9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</w:tr>
      <w:tr w:rsidR="00D46603" w:rsidRPr="00BA7563" w:rsidTr="006B2274">
        <w:trPr>
          <w:trHeight w:val="125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Other Vegetable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61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63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8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9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5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Legume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0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</w:tr>
      <w:tr w:rsidR="00D46603" w:rsidRPr="00BA7563" w:rsidTr="006B2274">
        <w:trPr>
          <w:trHeight w:val="42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Citrus Fruit, Melon, and Berrie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4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1592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6 </w:t>
            </w: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9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3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</w:t>
            </w: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</w:tr>
      <w:tr w:rsidR="00D46603" w:rsidRPr="00BA7563" w:rsidTr="006B2274">
        <w:trPr>
          <w:trHeight w:val="86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Other Fruit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6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9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6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4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4</w:t>
            </w:r>
          </w:p>
        </w:tc>
      </w:tr>
      <w:tr w:rsidR="00D46603" w:rsidRPr="00BA7563" w:rsidTr="006B2274">
        <w:trPr>
          <w:trHeight w:val="42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Milk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87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0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97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1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77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8</w:t>
            </w:r>
          </w:p>
        </w:tc>
      </w:tr>
      <w:tr w:rsidR="00D46603" w:rsidRPr="00BA7563" w:rsidTr="006B2274">
        <w:trPr>
          <w:trHeight w:val="86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Yogurt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3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5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</w:tr>
      <w:tr w:rsidR="00D46603" w:rsidRPr="00BA7563" w:rsidTr="006B2274">
        <w:trPr>
          <w:trHeight w:val="86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Cheese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65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6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3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5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</w:tr>
      <w:tr w:rsidR="00D46603" w:rsidRPr="00BA7563" w:rsidTr="006B2274">
        <w:trPr>
          <w:trHeight w:val="86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Nut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9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Soy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1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1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1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D46603" w:rsidRPr="00BA7563" w:rsidTr="006B2274">
        <w:trPr>
          <w:trHeight w:val="42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Lean Meat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1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64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7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Frank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21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27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4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Organ Meat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05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05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1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04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1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Poultry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6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1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4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1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</w:tr>
      <w:tr w:rsidR="00D46603" w:rsidRPr="00BA7563" w:rsidTr="006B2274">
        <w:trPr>
          <w:trHeight w:val="42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High Omega-3 Fish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Low Omega-3 Fish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4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0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</w:tr>
      <w:tr w:rsidR="00D46603" w:rsidRPr="00BA7563" w:rsidTr="006B2274">
        <w:trPr>
          <w:trHeight w:val="42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Egg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4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0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</w:tr>
      <w:tr w:rsidR="00D46603" w:rsidRPr="00BA7563" w:rsidTr="006B2274">
        <w:trPr>
          <w:trHeight w:val="42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Oil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9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</w:tc>
        <w:tc>
          <w:tcPr>
            <w:tcW w:w="1093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Added Sugar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8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5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0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1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Discretionar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olid</w:t>
            </w: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 Fats 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9 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592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22 </w:t>
            </w: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6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</w:tr>
      <w:tr w:rsidR="00D46603" w:rsidRPr="00BA7563" w:rsidTr="006B2274">
        <w:trPr>
          <w:trHeight w:val="83"/>
        </w:trPr>
        <w:tc>
          <w:tcPr>
            <w:tcW w:w="1490" w:type="dxa"/>
          </w:tcPr>
          <w:p w:rsidR="00D46603" w:rsidRPr="00BA7563" w:rsidRDefault="00D46603" w:rsidP="006B227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Total Intake</w:t>
            </w:r>
          </w:p>
        </w:tc>
        <w:tc>
          <w:tcPr>
            <w:tcW w:w="1588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78</w:t>
            </w:r>
          </w:p>
        </w:tc>
        <w:tc>
          <w:tcPr>
            <w:tcW w:w="70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90</w:t>
            </w:r>
          </w:p>
        </w:tc>
        <w:tc>
          <w:tcPr>
            <w:tcW w:w="1592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1.17 </w:t>
            </w:r>
          </w:p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95</w:t>
            </w:r>
          </w:p>
        </w:tc>
        <w:tc>
          <w:tcPr>
            <w:tcW w:w="1710" w:type="dxa"/>
          </w:tcPr>
          <w:p w:rsidR="00D46603" w:rsidRPr="00BA756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8.44 </w:t>
            </w:r>
          </w:p>
        </w:tc>
        <w:tc>
          <w:tcPr>
            <w:tcW w:w="1093" w:type="dxa"/>
          </w:tcPr>
          <w:p w:rsidR="00D46603" w:rsidRDefault="00D46603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79</w:t>
            </w:r>
          </w:p>
        </w:tc>
      </w:tr>
    </w:tbl>
    <w:p w:rsidR="00D46603" w:rsidRDefault="00D46603" w:rsidP="00D46603">
      <w:pPr>
        <w:rPr>
          <w:rFonts w:ascii="Times New Roman" w:hAnsi="Times New Roman" w:cs="Times New Roman"/>
          <w:b/>
          <w:sz w:val="20"/>
          <w:szCs w:val="20"/>
          <w:vertAlign w:val="superscript"/>
        </w:rPr>
      </w:pPr>
    </w:p>
    <w:p w:rsidR="00D46603" w:rsidRDefault="00D46603" w:rsidP="00D46603">
      <w:pPr>
        <w:rPr>
          <w:rFonts w:ascii="Times New Roman" w:hAnsi="Times New Roman" w:cs="Times New Roman"/>
          <w:b/>
          <w:sz w:val="20"/>
          <w:szCs w:val="20"/>
          <w:vertAlign w:val="superscript"/>
        </w:rPr>
      </w:pPr>
      <w:r>
        <w:rPr>
          <w:rFonts w:ascii="Times New Roman" w:hAnsi="Times New Roman" w:cs="Times New Roman"/>
          <w:b/>
          <w:sz w:val="20"/>
          <w:szCs w:val="20"/>
          <w:vertAlign w:val="superscript"/>
        </w:rPr>
        <w:br w:type="page"/>
      </w:r>
    </w:p>
    <w:p w:rsidR="00E3257C" w:rsidRDefault="00E3257C" w:rsidP="00E3257C">
      <w:pPr>
        <w:spacing w:line="360" w:lineRule="auto"/>
        <w:rPr>
          <w:rFonts w:ascii="Times New Roman" w:hAnsi="Times New Roman" w:cs="Times New Roman"/>
          <w:b/>
          <w:highlight w:val="yellow"/>
        </w:rPr>
        <w:sectPr w:rsidR="00E3257C" w:rsidSect="00415507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E3257C" w:rsidRDefault="003D1EBF" w:rsidP="00E3257C">
      <w:pPr>
        <w:spacing w:line="360" w:lineRule="auto"/>
        <w:rPr>
          <w:rFonts w:ascii="Times New Roman" w:hAnsi="Times New Roman" w:cs="Times New Roman"/>
          <w:i/>
          <w:vertAlign w:val="superscript"/>
        </w:rPr>
      </w:pPr>
      <w:r w:rsidRPr="00697A36">
        <w:rPr>
          <w:rFonts w:ascii="Times New Roman" w:hAnsi="Times New Roman" w:cs="Times New Roman"/>
          <w:b/>
        </w:rPr>
        <w:lastRenderedPageBreak/>
        <w:t>Supplemental Table 2</w:t>
      </w:r>
      <w:r w:rsidR="00E3257C" w:rsidRPr="00697A36">
        <w:rPr>
          <w:rFonts w:ascii="Times New Roman" w:hAnsi="Times New Roman" w:cs="Times New Roman"/>
          <w:b/>
        </w:rPr>
        <w:t>:</w:t>
      </w:r>
      <w:r w:rsidR="00E3257C">
        <w:rPr>
          <w:rFonts w:ascii="Times New Roman" w:hAnsi="Times New Roman" w:cs="Times New Roman"/>
        </w:rPr>
        <w:t xml:space="preserve"> Comparison </w:t>
      </w:r>
      <w:proofErr w:type="gramStart"/>
      <w:r w:rsidR="00E3257C">
        <w:rPr>
          <w:rFonts w:ascii="Times New Roman" w:hAnsi="Times New Roman" w:cs="Times New Roman"/>
        </w:rPr>
        <w:t>mean</w:t>
      </w:r>
      <w:proofErr w:type="gramEnd"/>
      <w:r w:rsidR="00E3257C">
        <w:rPr>
          <w:rFonts w:ascii="Times New Roman" w:hAnsi="Times New Roman" w:cs="Times New Roman"/>
        </w:rPr>
        <w:t xml:space="preserve"> 2-day nutrient intakes to estimated average requirements and probabilities of nutrient adequacy in adults ages 20+ years in the National Health and Nutrition Examination Survey 2003-2006</w:t>
      </w:r>
    </w:p>
    <w:tbl>
      <w:tblPr>
        <w:tblStyle w:val="TableGrid"/>
        <w:tblW w:w="12888" w:type="dxa"/>
        <w:tblInd w:w="-252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0"/>
        <w:gridCol w:w="1350"/>
        <w:gridCol w:w="1260"/>
        <w:gridCol w:w="900"/>
        <w:gridCol w:w="720"/>
        <w:gridCol w:w="1170"/>
        <w:gridCol w:w="1417"/>
        <w:gridCol w:w="1283"/>
        <w:gridCol w:w="1066"/>
        <w:gridCol w:w="966"/>
        <w:gridCol w:w="1406"/>
      </w:tblGrid>
      <w:tr w:rsidR="00E3257C" w:rsidTr="00173858">
        <w:trPr>
          <w:trHeight w:val="222"/>
          <w:tblHeader/>
        </w:trPr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400" w:type="dxa"/>
            <w:gridSpan w:val="5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Men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n=3,786)</w:t>
            </w:r>
          </w:p>
        </w:tc>
        <w:tc>
          <w:tcPr>
            <w:tcW w:w="6138" w:type="dxa"/>
            <w:gridSpan w:val="5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Women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n=3,684)</w:t>
            </w:r>
          </w:p>
        </w:tc>
      </w:tr>
      <w:tr w:rsidR="00E3257C" w:rsidTr="00173858">
        <w:trPr>
          <w:trHeight w:val="1396"/>
          <w:tblHeader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17385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stimated Average Requirement </w:t>
            </w:r>
            <w:r w:rsidR="00173858">
              <w:rPr>
                <w:rFonts w:ascii="Times New Roman" w:hAnsi="Times New Roman" w:cs="Times New Roman"/>
                <w:sz w:val="20"/>
                <w:szCs w:val="20"/>
              </w:rPr>
              <w:t>&amp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oefficient of Variation (%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Within-Subject Variation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ges 19-50 (ages 51-70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.E.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bability of Adequacy 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17385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stimated Average Requirement </w:t>
            </w:r>
            <w:r w:rsidR="00173858">
              <w:rPr>
                <w:rFonts w:ascii="Times New Roman" w:hAnsi="Times New Roman" w:cs="Times New Roman"/>
                <w:sz w:val="20"/>
                <w:szCs w:val="20"/>
              </w:rPr>
              <w:t>&amp;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Coefficient of Variation (%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Within-Subject Variation ages 19-50 (ages 51-70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.E.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obability of Adequacy </w:t>
            </w:r>
          </w:p>
        </w:tc>
      </w:tr>
      <w:tr w:rsidR="00E3257C" w:rsidTr="00173858">
        <w:trPr>
          <w:trHeight w:val="1076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an probability of adequacy (15 nutrients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8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--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0</w:t>
            </w: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ergy (kcal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521.84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.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776.73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33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itamin A (RAE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25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2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,16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,61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691.70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.3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1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500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2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,30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,255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594.31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01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3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59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itamin C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75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94.75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2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3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60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61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81.63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91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7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itamin E (mg αTE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8.12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6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6.45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59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amin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95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3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5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41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iboflavin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62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0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6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93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8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iacin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2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5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9.72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1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1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5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0.50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0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59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olate (µ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2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50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40.88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2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1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2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89.66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74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681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itamin B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6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 if &lt;50 1.4 if&gt;50 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32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1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 if &lt;5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 if&gt;50 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6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66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6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itamin B</w:t>
            </w:r>
            <w: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12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µ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0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6.76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6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4.44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9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1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hosphorus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8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73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40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550.33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.6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4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8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5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313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126.87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.62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8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681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gnesium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9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28.77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55 if 19-30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5 if &gt;30 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4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51.43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63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1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ron (mg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8.79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1 if &lt;50, 5 if &gt;50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3.63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7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59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pper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7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5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52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4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7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5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0.5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14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44"/>
        </w:trPr>
        <w:tc>
          <w:tcPr>
            <w:tcW w:w="1350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Zinc (mg)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4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4.79 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0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8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5)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0.22 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9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3257C" w:rsidTr="00173858">
        <w:trPr>
          <w:trHeight w:val="459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Calcium (mg)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0 if &lt;7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000 if &gt;70 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92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339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018.84 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.9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8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0 if &lt;5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0 if &gt;50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10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25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256)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799.12 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63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  <w:p w:rsidR="00E3257C" w:rsidRDefault="00E3257C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E3257C" w:rsidRDefault="00E3257C" w:rsidP="00E3257C">
      <w:pPr>
        <w:spacing w:after="0" w:line="360" w:lineRule="auto"/>
        <w:rPr>
          <w:rFonts w:ascii="Times New Roman" w:hAnsi="Times New Roman" w:cs="Times New Roman"/>
          <w:sz w:val="20"/>
          <w:szCs w:val="20"/>
          <w:vertAlign w:val="superscript"/>
        </w:rPr>
      </w:pPr>
    </w:p>
    <w:p w:rsidR="00E3257C" w:rsidRDefault="00E3257C" w:rsidP="00E3257C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>
        <w:rPr>
          <w:rFonts w:ascii="Times New Roman" w:hAnsi="Times New Roman" w:cs="Times New Roman"/>
          <w:sz w:val="20"/>
          <w:szCs w:val="20"/>
        </w:rPr>
        <w:t>The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</w:rPr>
        <w:t xml:space="preserve"> standard deviation for nutrients with an Estimated Average Requirement (EAR) is calculated by multiplying the coefficient of variation (COV) by the EAR.  </w:t>
      </w:r>
    </w:p>
    <w:p w:rsidR="00E3257C" w:rsidRDefault="00E3257C" w:rsidP="00E3257C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>
        <w:rPr>
          <w:rFonts w:ascii="Times New Roman" w:hAnsi="Times New Roman" w:cs="Times New Roman"/>
          <w:sz w:val="20"/>
          <w:szCs w:val="20"/>
        </w:rPr>
        <w:t xml:space="preserve"> The probability for inadequacy for iron intakes is used from published tables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National Academy of Sciences&lt;/Author&gt;&lt;Year&gt;2006&lt;/Year&gt;&lt;RecNum&gt;30&lt;/RecNum&gt;&lt;DisplayText&gt;&lt;style face="superscript"&gt;(44)&lt;/style&gt;&lt;/DisplayText&gt;&lt;record&gt;&lt;rec-number&gt;30&lt;/rec-number&gt;&lt;foreign-keys&gt;&lt;key app="EN" db-id="dpspfas5yfrs24ew9rap99ewfz5fatex5exr"&gt;30&lt;/key&gt;&lt;/foreign-keys&gt;&lt;ref-type name="Book"&gt;6&lt;/ref-type&gt;&lt;contributors&gt;&lt;authors&gt;&lt;author&gt;National Academy of Sciences,&lt;/author&gt;&lt;/authors&gt;&lt;secondary-authors&gt;&lt;author&gt;Otten JJ, Hellwig JP, Meyers LD.&lt;/author&gt;&lt;/secondary-authors&gt;&lt;/contributors&gt;&lt;titles&gt;&lt;title&gt;Dietary Reference Intakes: The Essential Guide to Nutrient Requirements&lt;/title&gt;&lt;/titles&gt;&lt;pages&gt;560&lt;/pages&gt;&lt;dates&gt;&lt;year&gt;2006&lt;/year&gt;&lt;/dates&gt;&lt;publisher&gt;National Academies Press&lt;/publisher&gt;&lt;urls&gt;&lt;related-urls&gt;&lt;url&gt;http://www.nap.edu/catalog/11537.html&lt;/url&gt;&lt;/related-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774ABD">
        <w:rPr>
          <w:rFonts w:ascii="Times New Roman" w:hAnsi="Times New Roman" w:cs="Times New Roman"/>
          <w:noProof/>
          <w:sz w:val="20"/>
          <w:szCs w:val="20"/>
          <w:vertAlign w:val="superscript"/>
        </w:rPr>
        <w:t>(</w:t>
      </w:r>
      <w:hyperlink w:anchor="_ENREF_44" w:tooltip="National Academy of Sciences, 2006 #30" w:history="1">
        <w:r w:rsidRPr="00774ABD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44</w:t>
        </w:r>
      </w:hyperlink>
      <w:r w:rsidRPr="00774ABD">
        <w:rPr>
          <w:rFonts w:ascii="Times New Roman" w:hAnsi="Times New Roman" w:cs="Times New Roman"/>
          <w:noProof/>
          <w:sz w:val="20"/>
          <w:szCs w:val="20"/>
          <w:vertAlign w:val="superscript"/>
        </w:rPr>
        <w:t>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</w:p>
    <w:p w:rsidR="00E3257C" w:rsidRDefault="00E3257C" w:rsidP="00E3257C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>
        <w:rPr>
          <w:rFonts w:ascii="Times New Roman" w:hAnsi="Times New Roman" w:cs="Times New Roman"/>
          <w:sz w:val="20"/>
          <w:szCs w:val="20"/>
        </w:rPr>
        <w:t xml:space="preserve"> The Coefficient of Variation for calcium is assumed to be 10%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National Academy of Sciences&lt;/Author&gt;&lt;Year&gt;2011&lt;/Year&gt;&lt;RecNum&gt;93&lt;/RecNum&gt;&lt;DisplayText&gt;&lt;style face="superscript"&gt;(57)&lt;/style&gt;&lt;/DisplayText&gt;&lt;record&gt;&lt;rec-number&gt;93&lt;/rec-number&gt;&lt;foreign-keys&gt;&lt;key app="EN" db-id="dpspfas5yfrs24ew9rap99ewfz5fatex5exr"&gt;93&lt;/key&gt;&lt;/foreign-keys&gt;&lt;ref-type name="Book"&gt;6&lt;/ref-type&gt;&lt;contributors&gt;&lt;authors&gt;&lt;author&gt;National Academy of Sciences,&lt;/author&gt;&lt;/authors&gt;&lt;secondary-authors&gt;&lt;author&gt;National Academies Press&lt;/author&gt;&lt;/secondary-authors&gt;&lt;/contributors&gt;&lt;titles&gt;&lt;title&gt;Dietary Reference Intakes for Calcium and Vitamin D&lt;/title&gt;&lt;/titles&gt;&lt;dates&gt;&lt;year&gt;2011&lt;/year&gt;&lt;/dates&gt;&lt;publisher&gt;National Academies Press&lt;/publisher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3B037F">
        <w:rPr>
          <w:rFonts w:ascii="Times New Roman" w:hAnsi="Times New Roman" w:cs="Times New Roman"/>
          <w:noProof/>
          <w:sz w:val="20"/>
          <w:szCs w:val="20"/>
          <w:vertAlign w:val="superscript"/>
        </w:rPr>
        <w:t>(</w:t>
      </w:r>
      <w:hyperlink w:anchor="_ENREF_57" w:tooltip="National Academy of Sciences, 2011 #93" w:history="1">
        <w:r w:rsidRPr="003B037F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57</w:t>
        </w:r>
      </w:hyperlink>
      <w:r w:rsidRPr="003B037F">
        <w:rPr>
          <w:rFonts w:ascii="Times New Roman" w:hAnsi="Times New Roman" w:cs="Times New Roman"/>
          <w:noProof/>
          <w:sz w:val="20"/>
          <w:szCs w:val="20"/>
          <w:vertAlign w:val="superscript"/>
        </w:rPr>
        <w:t>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</w:p>
    <w:p w:rsidR="00E3257C" w:rsidRDefault="00E3257C" w:rsidP="00E3257C">
      <w:pPr>
        <w:tabs>
          <w:tab w:val="left" w:pos="2715"/>
        </w:tabs>
        <w:spacing w:line="480" w:lineRule="auto"/>
        <w:rPr>
          <w:rFonts w:ascii="Times New Roman" w:hAnsi="Times New Roman" w:cs="Times New Roman"/>
          <w:b/>
          <w:highlight w:val="yellow"/>
        </w:rPr>
      </w:pPr>
    </w:p>
    <w:p w:rsidR="00173858" w:rsidRDefault="00173858" w:rsidP="001224D8">
      <w:pPr>
        <w:rPr>
          <w:rFonts w:ascii="Times New Roman" w:hAnsi="Times New Roman" w:cs="Times New Roman"/>
          <w:b/>
        </w:rPr>
      </w:pPr>
    </w:p>
    <w:p w:rsidR="00173858" w:rsidRDefault="00173858" w:rsidP="001224D8">
      <w:pPr>
        <w:rPr>
          <w:rFonts w:ascii="Times New Roman" w:hAnsi="Times New Roman" w:cs="Times New Roman"/>
          <w:b/>
        </w:rPr>
      </w:pPr>
    </w:p>
    <w:p w:rsidR="00173858" w:rsidRDefault="00173858" w:rsidP="001224D8">
      <w:pPr>
        <w:rPr>
          <w:rFonts w:ascii="Times New Roman" w:hAnsi="Times New Roman" w:cs="Times New Roman"/>
          <w:b/>
        </w:rPr>
      </w:pPr>
    </w:p>
    <w:p w:rsidR="00173858" w:rsidRDefault="00173858" w:rsidP="001224D8">
      <w:pPr>
        <w:rPr>
          <w:rFonts w:ascii="Times New Roman" w:hAnsi="Times New Roman" w:cs="Times New Roman"/>
          <w:b/>
        </w:rPr>
      </w:pPr>
    </w:p>
    <w:p w:rsidR="00173858" w:rsidRDefault="00173858" w:rsidP="001224D8">
      <w:pPr>
        <w:rPr>
          <w:rFonts w:ascii="Times New Roman" w:hAnsi="Times New Roman" w:cs="Times New Roman"/>
          <w:b/>
        </w:rPr>
      </w:pPr>
    </w:p>
    <w:p w:rsidR="00173858" w:rsidRDefault="00173858" w:rsidP="001224D8">
      <w:pPr>
        <w:rPr>
          <w:rFonts w:ascii="Times New Roman" w:hAnsi="Times New Roman" w:cs="Times New Roman"/>
          <w:b/>
        </w:rPr>
      </w:pPr>
    </w:p>
    <w:p w:rsidR="001224D8" w:rsidRPr="00CA6105" w:rsidRDefault="003D1EBF" w:rsidP="001224D8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</w:rPr>
        <w:lastRenderedPageBreak/>
        <w:t>Supplemental Table 3</w:t>
      </w:r>
      <w:r w:rsidR="001224D8" w:rsidRPr="00CA6105">
        <w:rPr>
          <w:rFonts w:ascii="Times New Roman" w:hAnsi="Times New Roman" w:cs="Times New Roman"/>
        </w:rPr>
        <w:t xml:space="preserve">: 2-day mean intake in cups for 26 MyPyramid food groups for the overall population and by smoking status and sex in </w:t>
      </w:r>
      <w:proofErr w:type="gramStart"/>
      <w:r w:rsidR="001224D8" w:rsidRPr="00CA6105">
        <w:rPr>
          <w:rFonts w:ascii="Times New Roman" w:hAnsi="Times New Roman" w:cs="Times New Roman"/>
        </w:rPr>
        <w:t>adults</w:t>
      </w:r>
      <w:proofErr w:type="gramEnd"/>
      <w:r w:rsidR="001224D8" w:rsidRPr="00CA6105">
        <w:rPr>
          <w:rFonts w:ascii="Times New Roman" w:hAnsi="Times New Roman" w:cs="Times New Roman"/>
        </w:rPr>
        <w:t xml:space="preserve"> age 20+ years in the National Health and Nutrition Examination Survey 2003-2006</w:t>
      </w:r>
      <w:r w:rsidR="001224D8">
        <w:rPr>
          <w:rFonts w:ascii="Times New Roman" w:hAnsi="Times New Roman" w:cs="Times New Roman"/>
          <w:vertAlign w:val="superscript"/>
        </w:rPr>
        <w:t>a</w:t>
      </w:r>
    </w:p>
    <w:tbl>
      <w:tblPr>
        <w:tblStyle w:val="TableGrid"/>
        <w:tblpPr w:leftFromText="180" w:rightFromText="180" w:vertAnchor="text" w:horzAnchor="margin" w:tblpY="427"/>
        <w:tblW w:w="12948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9"/>
        <w:gridCol w:w="1391"/>
        <w:gridCol w:w="968"/>
        <w:gridCol w:w="1224"/>
        <w:gridCol w:w="968"/>
        <w:gridCol w:w="1224"/>
        <w:gridCol w:w="968"/>
        <w:gridCol w:w="1224"/>
        <w:gridCol w:w="1089"/>
        <w:gridCol w:w="1224"/>
        <w:gridCol w:w="1089"/>
      </w:tblGrid>
      <w:tr w:rsidR="001224D8" w:rsidRPr="00D43964" w:rsidTr="006B2274">
        <w:trPr>
          <w:trHeight w:val="385"/>
        </w:trPr>
        <w:tc>
          <w:tcPr>
            <w:tcW w:w="1579" w:type="dxa"/>
            <w:shd w:val="clear" w:color="auto" w:fill="D9D9D9" w:themeFill="background1" w:themeFillShade="D9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91" w:type="dxa"/>
            <w:shd w:val="clear" w:color="auto" w:fill="D9D9D9" w:themeFill="background1" w:themeFillShade="D9"/>
          </w:tcPr>
          <w:p w:rsidR="001224D8" w:rsidRPr="002645F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5F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Overall Population </w:t>
            </w:r>
            <w:r w:rsidRPr="002645FC">
              <w:rPr>
                <w:rFonts w:ascii="Times New Roman" w:hAnsi="Times New Roman" w:cs="Times New Roman"/>
                <w:sz w:val="20"/>
                <w:szCs w:val="20"/>
              </w:rPr>
              <w:t>(n=7,470)</w:t>
            </w:r>
          </w:p>
          <w:p w:rsidR="001224D8" w:rsidRPr="00274045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highlight w:val="yellow"/>
              </w:rPr>
            </w:pPr>
            <w:r w:rsidRPr="002645FC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</w:p>
        </w:tc>
        <w:tc>
          <w:tcPr>
            <w:tcW w:w="968" w:type="dxa"/>
            <w:shd w:val="clear" w:color="auto" w:fill="D9D9D9" w:themeFill="background1" w:themeFillShade="D9"/>
          </w:tcPr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  <w:tc>
          <w:tcPr>
            <w:tcW w:w="1224" w:type="dxa"/>
            <w:shd w:val="clear" w:color="auto" w:fill="D9D9D9" w:themeFill="background1" w:themeFillShade="D9"/>
          </w:tcPr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22E4">
              <w:rPr>
                <w:rFonts w:ascii="Times New Roman" w:hAnsi="Times New Roman" w:cs="Times New Roman"/>
                <w:b/>
                <w:sz w:val="20"/>
                <w:szCs w:val="20"/>
              </w:rPr>
              <w:t>Smokers</w:t>
            </w:r>
          </w:p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22E4">
              <w:rPr>
                <w:rFonts w:ascii="Times New Roman" w:hAnsi="Times New Roman" w:cs="Times New Roman"/>
                <w:sz w:val="20"/>
                <w:szCs w:val="20"/>
              </w:rPr>
              <w:t>(n=1,652)</w:t>
            </w:r>
          </w:p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22E4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</w:p>
        </w:tc>
        <w:tc>
          <w:tcPr>
            <w:tcW w:w="968" w:type="dxa"/>
            <w:shd w:val="clear" w:color="auto" w:fill="D9D9D9" w:themeFill="background1" w:themeFillShade="D9"/>
          </w:tcPr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  <w:tc>
          <w:tcPr>
            <w:tcW w:w="1224" w:type="dxa"/>
            <w:shd w:val="clear" w:color="auto" w:fill="D9D9D9" w:themeFill="background1" w:themeFillShade="D9"/>
          </w:tcPr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322E4">
              <w:rPr>
                <w:rFonts w:ascii="Times New Roman" w:hAnsi="Times New Roman" w:cs="Times New Roman"/>
                <w:b/>
                <w:sz w:val="20"/>
                <w:szCs w:val="20"/>
              </w:rPr>
              <w:t>Non-smokers</w:t>
            </w:r>
          </w:p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322E4">
              <w:rPr>
                <w:rFonts w:ascii="Times New Roman" w:hAnsi="Times New Roman" w:cs="Times New Roman"/>
                <w:sz w:val="20"/>
                <w:szCs w:val="20"/>
              </w:rPr>
              <w:t>(n=5,812)</w:t>
            </w:r>
          </w:p>
          <w:p w:rsidR="001224D8" w:rsidRPr="002322E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322E4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</w:p>
        </w:tc>
        <w:tc>
          <w:tcPr>
            <w:tcW w:w="968" w:type="dxa"/>
            <w:shd w:val="clear" w:color="auto" w:fill="D9D9D9" w:themeFill="background1" w:themeFillShade="D9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  <w:tc>
          <w:tcPr>
            <w:tcW w:w="1224" w:type="dxa"/>
            <w:shd w:val="clear" w:color="auto" w:fill="D9D9D9" w:themeFill="background1" w:themeFillShade="D9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b/>
                <w:sz w:val="20"/>
                <w:szCs w:val="20"/>
              </w:rPr>
              <w:t>Men</w:t>
            </w:r>
          </w:p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(n=3,786)</w:t>
            </w:r>
          </w:p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</w:p>
        </w:tc>
        <w:tc>
          <w:tcPr>
            <w:tcW w:w="1089" w:type="dxa"/>
            <w:shd w:val="clear" w:color="auto" w:fill="D9D9D9" w:themeFill="background1" w:themeFillShade="D9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  <w:tc>
          <w:tcPr>
            <w:tcW w:w="1224" w:type="dxa"/>
            <w:shd w:val="clear" w:color="auto" w:fill="D9D9D9" w:themeFill="background1" w:themeFillShade="D9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b/>
                <w:sz w:val="20"/>
                <w:szCs w:val="20"/>
              </w:rPr>
              <w:t>Women</w:t>
            </w:r>
          </w:p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(n=3,684)</w:t>
            </w:r>
          </w:p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Mean </w:t>
            </w:r>
          </w:p>
        </w:tc>
        <w:tc>
          <w:tcPr>
            <w:tcW w:w="1089" w:type="dxa"/>
            <w:shd w:val="clear" w:color="auto" w:fill="D9D9D9" w:themeFill="background1" w:themeFillShade="D9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.E.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Whole Grains </w:t>
            </w:r>
          </w:p>
        </w:tc>
        <w:tc>
          <w:tcPr>
            <w:tcW w:w="1391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0.37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23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0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7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6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Refined Grains </w:t>
            </w:r>
          </w:p>
        </w:tc>
        <w:tc>
          <w:tcPr>
            <w:tcW w:w="1391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2.98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0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73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2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90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089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85 </w:t>
            </w:r>
          </w:p>
        </w:tc>
        <w:tc>
          <w:tcPr>
            <w:tcW w:w="1089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</w:tr>
      <w:tr w:rsidR="001224D8" w:rsidRPr="00D43964" w:rsidTr="006B2274">
        <w:trPr>
          <w:trHeight w:val="37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Dark Green Vegetable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4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1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4 </w:t>
            </w:r>
          </w:p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=0.06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</w:tr>
      <w:tr w:rsidR="001224D8" w:rsidRPr="00D43964" w:rsidTr="006B2274">
        <w:trPr>
          <w:trHeight w:val="385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Orange Vegetable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5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</w:tr>
      <w:tr w:rsidR="001224D8" w:rsidRPr="00D43964" w:rsidTr="006B2274">
        <w:trPr>
          <w:trHeight w:val="259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Tomato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8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2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8  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6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7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1224D8" w:rsidRPr="00D43964" w:rsidTr="006B2274">
        <w:trPr>
          <w:trHeight w:val="259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Potato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0 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4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8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1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 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1224D8" w:rsidRPr="00D43964" w:rsidTr="006B2274">
        <w:trPr>
          <w:trHeight w:val="385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tarchy Vegetable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9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6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9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</w:tr>
      <w:tr w:rsidR="001224D8" w:rsidRPr="00D43964" w:rsidTr="006B2274">
        <w:trPr>
          <w:trHeight w:val="37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Other Vegetable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61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0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63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56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3 *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Legume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0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0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9 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</w:tr>
      <w:tr w:rsidR="001224D8" w:rsidRPr="00D43964" w:rsidTr="006B2274">
        <w:trPr>
          <w:trHeight w:val="12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Citrus Fruit, Melon, and Berries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4 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0.35 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48 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41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6 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224D8" w:rsidRPr="00D43964" w:rsidTr="006B2274">
        <w:trPr>
          <w:trHeight w:val="259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Other Fruit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6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4 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63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5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57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</w:tr>
      <w:tr w:rsidR="001224D8" w:rsidRPr="00D43964" w:rsidTr="006B2274">
        <w:trPr>
          <w:trHeight w:val="12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Milk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87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0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77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86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78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9 *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224D8" w:rsidRPr="00D43964" w:rsidTr="006B2274">
        <w:trPr>
          <w:trHeight w:val="259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Yogurt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</w:tc>
        <w:tc>
          <w:tcPr>
            <w:tcW w:w="968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224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 xml:space="preserve">0.02 </w:t>
            </w:r>
          </w:p>
        </w:tc>
        <w:tc>
          <w:tcPr>
            <w:tcW w:w="968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224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4 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3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5 **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5</w:t>
            </w:r>
          </w:p>
        </w:tc>
      </w:tr>
      <w:tr w:rsidR="001224D8" w:rsidRPr="00D43964" w:rsidTr="006B2274">
        <w:trPr>
          <w:trHeight w:val="259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heese </w:t>
            </w:r>
          </w:p>
        </w:tc>
        <w:tc>
          <w:tcPr>
            <w:tcW w:w="1391" w:type="dxa"/>
          </w:tcPr>
          <w:p w:rsidR="001224D8" w:rsidRPr="00972548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 xml:space="preserve">0.65 </w:t>
            </w:r>
          </w:p>
        </w:tc>
        <w:tc>
          <w:tcPr>
            <w:tcW w:w="968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7</w:t>
            </w:r>
          </w:p>
        </w:tc>
        <w:tc>
          <w:tcPr>
            <w:tcW w:w="1224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 xml:space="preserve">0.67 </w:t>
            </w:r>
          </w:p>
        </w:tc>
        <w:tc>
          <w:tcPr>
            <w:tcW w:w="968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6</w:t>
            </w:r>
          </w:p>
        </w:tc>
        <w:tc>
          <w:tcPr>
            <w:tcW w:w="1224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 xml:space="preserve">0.61 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58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6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4</w:t>
            </w:r>
          </w:p>
        </w:tc>
      </w:tr>
      <w:tr w:rsidR="001224D8" w:rsidRPr="00D43964" w:rsidTr="006B2274">
        <w:trPr>
          <w:trHeight w:val="259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Nuts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968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224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 xml:space="preserve">0.05 </w:t>
            </w:r>
          </w:p>
        </w:tc>
        <w:tc>
          <w:tcPr>
            <w:tcW w:w="968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224" w:type="dxa"/>
          </w:tcPr>
          <w:p w:rsidR="001224D8" w:rsidRPr="0097254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8 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72548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Soy </w:t>
            </w:r>
          </w:p>
        </w:tc>
        <w:tc>
          <w:tcPr>
            <w:tcW w:w="1391" w:type="dxa"/>
          </w:tcPr>
          <w:p w:rsidR="001224D8" w:rsidRPr="008968A0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 xml:space="preserve">0.01 </w:t>
            </w:r>
          </w:p>
        </w:tc>
        <w:tc>
          <w:tcPr>
            <w:tcW w:w="968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224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 xml:space="preserve">0.003 </w:t>
            </w:r>
          </w:p>
        </w:tc>
        <w:tc>
          <w:tcPr>
            <w:tcW w:w="968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>0.0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224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>0.01 *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07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1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2</w:t>
            </w:r>
          </w:p>
        </w:tc>
      </w:tr>
      <w:tr w:rsidR="001224D8" w:rsidRPr="00D43964" w:rsidTr="006B2274">
        <w:trPr>
          <w:trHeight w:val="12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Lean Meat </w:t>
            </w:r>
          </w:p>
        </w:tc>
        <w:tc>
          <w:tcPr>
            <w:tcW w:w="1391" w:type="dxa"/>
          </w:tcPr>
          <w:p w:rsidR="001224D8" w:rsidRPr="008968A0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 xml:space="preserve">0.51 </w:t>
            </w:r>
          </w:p>
        </w:tc>
        <w:tc>
          <w:tcPr>
            <w:tcW w:w="968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1224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 xml:space="preserve">0.54 </w:t>
            </w:r>
          </w:p>
        </w:tc>
        <w:tc>
          <w:tcPr>
            <w:tcW w:w="968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8968A0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968A0">
              <w:rPr>
                <w:rFonts w:ascii="Times New Roman" w:hAnsi="Times New Roman" w:cs="Times New Roman"/>
                <w:sz w:val="20"/>
                <w:szCs w:val="20"/>
              </w:rPr>
              <w:t>0.47 **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54 </w:t>
            </w:r>
          </w:p>
        </w:tc>
        <w:tc>
          <w:tcPr>
            <w:tcW w:w="1089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5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.44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1089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Frankfurter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21 </w:t>
            </w:r>
          </w:p>
        </w:tc>
        <w:tc>
          <w:tcPr>
            <w:tcW w:w="968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224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81FD7">
              <w:rPr>
                <w:rFonts w:ascii="Times New Roman" w:hAnsi="Times New Roman" w:cs="Times New Roman"/>
                <w:sz w:val="20"/>
                <w:szCs w:val="20"/>
              </w:rPr>
              <w:t xml:space="preserve">0.24 </w:t>
            </w:r>
          </w:p>
        </w:tc>
        <w:tc>
          <w:tcPr>
            <w:tcW w:w="968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81FD7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81FD7">
              <w:rPr>
                <w:rFonts w:ascii="Times New Roman" w:hAnsi="Times New Roman" w:cs="Times New Roman"/>
                <w:sz w:val="20"/>
                <w:szCs w:val="20"/>
              </w:rPr>
              <w:t>0.19 *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24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6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Organ Meat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05 </w:t>
            </w:r>
          </w:p>
        </w:tc>
        <w:tc>
          <w:tcPr>
            <w:tcW w:w="968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224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81FD7">
              <w:rPr>
                <w:rFonts w:ascii="Times New Roman" w:hAnsi="Times New Roman" w:cs="Times New Roman"/>
                <w:sz w:val="20"/>
                <w:szCs w:val="20"/>
              </w:rPr>
              <w:t xml:space="preserve">0.005 </w:t>
            </w:r>
          </w:p>
        </w:tc>
        <w:tc>
          <w:tcPr>
            <w:tcW w:w="968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81FD7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224" w:type="dxa"/>
          </w:tcPr>
          <w:p w:rsidR="001224D8" w:rsidRPr="00481FD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81FD7">
              <w:rPr>
                <w:rFonts w:ascii="Times New Roman" w:hAnsi="Times New Roman" w:cs="Times New Roman"/>
                <w:sz w:val="20"/>
                <w:szCs w:val="20"/>
              </w:rPr>
              <w:t xml:space="preserve">0.004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81FD7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05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04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Poultry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6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2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 xml:space="preserve">0.33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36 *</w:t>
            </w:r>
          </w:p>
        </w:tc>
        <w:tc>
          <w:tcPr>
            <w:tcW w:w="968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0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6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4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1224D8" w:rsidRPr="00D43964" w:rsidTr="006B2274">
        <w:trPr>
          <w:trHeight w:val="12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High Omega-3 Fish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 xml:space="preserve">0.03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4 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9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4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Low Omega-3 Fish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 xml:space="preserve">0.10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12 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3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</w:tr>
      <w:tr w:rsidR="001224D8" w:rsidRPr="00D43964" w:rsidTr="006B2274">
        <w:trPr>
          <w:trHeight w:val="12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Egg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 xml:space="preserve">0.11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 xml:space="preserve">0.12 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11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</w:tr>
      <w:tr w:rsidR="001224D8" w:rsidRPr="00D43964" w:rsidTr="006B2274">
        <w:trPr>
          <w:trHeight w:val="126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Oil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</w:tc>
        <w:tc>
          <w:tcPr>
            <w:tcW w:w="968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224" w:type="dxa"/>
          </w:tcPr>
          <w:p w:rsidR="001224D8" w:rsidRPr="0078341C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8 *</w:t>
            </w:r>
          </w:p>
        </w:tc>
        <w:tc>
          <w:tcPr>
            <w:tcW w:w="968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8341C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7 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224" w:type="dxa"/>
          </w:tcPr>
          <w:p w:rsidR="001224D8" w:rsidRPr="00D43964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08 </w:t>
            </w: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1089" w:type="dxa"/>
          </w:tcPr>
          <w:p w:rsidR="001224D8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Added Sugar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0.38 </w:t>
            </w:r>
          </w:p>
        </w:tc>
        <w:tc>
          <w:tcPr>
            <w:tcW w:w="968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224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 xml:space="preserve">0.42 </w:t>
            </w:r>
          </w:p>
        </w:tc>
        <w:tc>
          <w:tcPr>
            <w:tcW w:w="968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34 ***</w:t>
            </w:r>
          </w:p>
        </w:tc>
        <w:tc>
          <w:tcPr>
            <w:tcW w:w="968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224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 xml:space="preserve">0.35 </w:t>
            </w:r>
          </w:p>
        </w:tc>
        <w:tc>
          <w:tcPr>
            <w:tcW w:w="1089" w:type="dxa"/>
          </w:tcPr>
          <w:p w:rsidR="001224D8" w:rsidRPr="00CA6105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224" w:type="dxa"/>
          </w:tcPr>
          <w:p w:rsidR="001224D8" w:rsidRPr="00CA6105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6105">
              <w:rPr>
                <w:rFonts w:ascii="Times New Roman" w:hAnsi="Times New Roman" w:cs="Times New Roman"/>
                <w:sz w:val="20"/>
                <w:szCs w:val="20"/>
              </w:rPr>
              <w:t>0.38 *</w:t>
            </w:r>
          </w:p>
        </w:tc>
        <w:tc>
          <w:tcPr>
            <w:tcW w:w="1089" w:type="dxa"/>
          </w:tcPr>
          <w:p w:rsidR="001224D8" w:rsidRPr="00CA6105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</w:tr>
      <w:tr w:rsidR="001224D8" w:rsidRPr="00D43964" w:rsidTr="006B2274">
        <w:trPr>
          <w:trHeight w:val="250"/>
        </w:trPr>
        <w:tc>
          <w:tcPr>
            <w:tcW w:w="1579" w:type="dxa"/>
          </w:tcPr>
          <w:p w:rsidR="001224D8" w:rsidRPr="00D43964" w:rsidRDefault="001224D8" w:rsidP="006B227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43964">
              <w:rPr>
                <w:rFonts w:ascii="Times New Roman" w:hAnsi="Times New Roman" w:cs="Times New Roman"/>
                <w:sz w:val="20"/>
                <w:szCs w:val="20"/>
              </w:rPr>
              <w:t xml:space="preserve">Discretionary Fats </w:t>
            </w:r>
          </w:p>
        </w:tc>
        <w:tc>
          <w:tcPr>
            <w:tcW w:w="1391" w:type="dxa"/>
          </w:tcPr>
          <w:p w:rsidR="001224D8" w:rsidRPr="00BA7563" w:rsidRDefault="001224D8" w:rsidP="006B227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A7563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9 </w:t>
            </w:r>
          </w:p>
        </w:tc>
        <w:tc>
          <w:tcPr>
            <w:tcW w:w="968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224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 xml:space="preserve">0.19 </w:t>
            </w:r>
          </w:p>
        </w:tc>
        <w:tc>
          <w:tcPr>
            <w:tcW w:w="968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  <w:tc>
          <w:tcPr>
            <w:tcW w:w="1224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18 *</w:t>
            </w:r>
          </w:p>
        </w:tc>
        <w:tc>
          <w:tcPr>
            <w:tcW w:w="968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224" w:type="dxa"/>
          </w:tcPr>
          <w:p w:rsidR="001224D8" w:rsidRPr="00C13837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 xml:space="preserve">0.18 </w:t>
            </w:r>
          </w:p>
        </w:tc>
        <w:tc>
          <w:tcPr>
            <w:tcW w:w="1089" w:type="dxa"/>
          </w:tcPr>
          <w:p w:rsidR="001224D8" w:rsidRPr="00CA6105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13837">
              <w:rPr>
                <w:rFonts w:ascii="Times New Roman" w:hAnsi="Times New Roman" w:cs="Times New Roman"/>
                <w:sz w:val="20"/>
                <w:szCs w:val="20"/>
              </w:rPr>
              <w:t>0.006</w:t>
            </w:r>
          </w:p>
        </w:tc>
        <w:tc>
          <w:tcPr>
            <w:tcW w:w="1224" w:type="dxa"/>
          </w:tcPr>
          <w:p w:rsidR="001224D8" w:rsidRPr="00CA6105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A6105">
              <w:rPr>
                <w:rFonts w:ascii="Times New Roman" w:hAnsi="Times New Roman" w:cs="Times New Roman"/>
                <w:sz w:val="20"/>
                <w:szCs w:val="20"/>
              </w:rPr>
              <w:t>0.19 **</w:t>
            </w:r>
          </w:p>
        </w:tc>
        <w:tc>
          <w:tcPr>
            <w:tcW w:w="1089" w:type="dxa"/>
          </w:tcPr>
          <w:p w:rsidR="001224D8" w:rsidRPr="00CA6105" w:rsidRDefault="001224D8" w:rsidP="006B227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</w:p>
        </w:tc>
      </w:tr>
    </w:tbl>
    <w:p w:rsidR="001224D8" w:rsidRPr="00D43964" w:rsidRDefault="001224D8" w:rsidP="001224D8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proofErr w:type="spellEnd"/>
      <w:proofErr w:type="gramEnd"/>
      <w:r w:rsidRPr="00D43964">
        <w:rPr>
          <w:rFonts w:ascii="Times New Roman" w:hAnsi="Times New Roman" w:cs="Times New Roman"/>
          <w:sz w:val="20"/>
          <w:szCs w:val="20"/>
        </w:rPr>
        <w:t xml:space="preserve"> All analyses were adjusted using appropriate </w:t>
      </w:r>
      <w:r>
        <w:rPr>
          <w:rFonts w:ascii="Times New Roman" w:hAnsi="Times New Roman" w:cs="Times New Roman"/>
          <w:sz w:val="20"/>
          <w:szCs w:val="20"/>
        </w:rPr>
        <w:t xml:space="preserve">cluster, stratum, and </w:t>
      </w:r>
      <w:r w:rsidRPr="00D43964">
        <w:rPr>
          <w:rFonts w:ascii="Times New Roman" w:hAnsi="Times New Roman" w:cs="Times New Roman"/>
          <w:sz w:val="20"/>
          <w:szCs w:val="20"/>
        </w:rPr>
        <w:t>sample weight</w:t>
      </w:r>
      <w:r>
        <w:rPr>
          <w:rFonts w:ascii="Times New Roman" w:hAnsi="Times New Roman" w:cs="Times New Roman"/>
          <w:sz w:val="20"/>
          <w:szCs w:val="20"/>
        </w:rPr>
        <w:t xml:space="preserve">s for the complex survey design.  Analyses comparing mean intakes between smokers vs. non-smokers and men vs. women were also adjusted for energy intake. </w:t>
      </w:r>
    </w:p>
    <w:p w:rsidR="001224D8" w:rsidRPr="00D43964" w:rsidRDefault="001224D8" w:rsidP="001224D8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*** p≤</w:t>
      </w:r>
      <w:r w:rsidRPr="00D43964">
        <w:rPr>
          <w:rFonts w:ascii="Times New Roman" w:hAnsi="Times New Roman" w:cs="Times New Roman"/>
          <w:sz w:val="20"/>
          <w:szCs w:val="20"/>
        </w:rPr>
        <w:t>0.0001</w:t>
      </w:r>
    </w:p>
    <w:p w:rsidR="001224D8" w:rsidRPr="00D43964" w:rsidRDefault="001224D8" w:rsidP="001224D8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D43964">
        <w:rPr>
          <w:rFonts w:ascii="Times New Roman" w:hAnsi="Times New Roman" w:cs="Times New Roman"/>
          <w:sz w:val="20"/>
          <w:szCs w:val="20"/>
        </w:rPr>
        <w:t>** p&lt;0.01</w:t>
      </w:r>
    </w:p>
    <w:p w:rsidR="001224D8" w:rsidRPr="00D43964" w:rsidRDefault="001224D8" w:rsidP="001224D8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* p&lt;0.05</w:t>
      </w:r>
    </w:p>
    <w:p w:rsidR="001224D8" w:rsidRDefault="001224D8" w:rsidP="00E3257C">
      <w:pPr>
        <w:tabs>
          <w:tab w:val="left" w:pos="2715"/>
        </w:tabs>
        <w:spacing w:line="480" w:lineRule="auto"/>
        <w:rPr>
          <w:rFonts w:ascii="Times New Roman" w:hAnsi="Times New Roman" w:cs="Times New Roman"/>
          <w:b/>
          <w:highlight w:val="yellow"/>
        </w:rPr>
        <w:sectPr w:rsidR="001224D8" w:rsidSect="00E3257C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E3257C" w:rsidRDefault="00E3257C" w:rsidP="00E3257C">
      <w:pPr>
        <w:spacing w:line="360" w:lineRule="auto"/>
        <w:rPr>
          <w:rFonts w:ascii="Times New Roman" w:hAnsi="Times New Roman" w:cs="Times New Roman"/>
          <w:i/>
        </w:rPr>
      </w:pPr>
      <w:r w:rsidRPr="00697A36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389D8581" wp14:editId="0E177DC2">
                <wp:simplePos x="0" y="0"/>
                <wp:positionH relativeFrom="column">
                  <wp:posOffset>139700</wp:posOffset>
                </wp:positionH>
                <wp:positionV relativeFrom="paragraph">
                  <wp:posOffset>229235</wp:posOffset>
                </wp:positionV>
                <wp:extent cx="5584825" cy="329565"/>
                <wp:effectExtent l="25400" t="19685" r="38100" b="50800"/>
                <wp:wrapNone/>
                <wp:docPr id="68" name="Rectangle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84825" cy="32956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38100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>Divide Population into Relevant Age and Sex Group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68" o:spid="_x0000_s1026" style="position:absolute;margin-left:11pt;margin-top:18.05pt;width:439.75pt;height:25.9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" fillcolor="#7f7f7f [1612]" strokecolor="#7f7f7f [1612]" strokeweight="3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>Divide Population into Relevant Age and Sex Groups</w:t>
                      </w:r>
                    </w:p>
                  </w:txbxContent>
                </v:textbox>
              </v:rect>
            </w:pict>
          </mc:Fallback>
        </mc:AlternateContent>
      </w:r>
      <w:r w:rsidR="0080189A" w:rsidRPr="00697A36">
        <w:rPr>
          <w:rFonts w:ascii="Times New Roman" w:hAnsi="Times New Roman" w:cs="Times New Roman"/>
          <w:b/>
        </w:rPr>
        <w:t>Supplemental</w:t>
      </w:r>
      <w:r w:rsidR="003D1EBF">
        <w:rPr>
          <w:rFonts w:ascii="Times New Roman" w:hAnsi="Times New Roman" w:cs="Times New Roman"/>
          <w:b/>
        </w:rPr>
        <w:t xml:space="preserve"> Figure 1</w:t>
      </w:r>
      <w:r>
        <w:rPr>
          <w:rFonts w:ascii="Times New Roman" w:hAnsi="Times New Roman" w:cs="Times New Roman"/>
        </w:rPr>
        <w:t>: Steps for calculating the probability of nutrient adequacy</w:t>
      </w: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7BFAB6A6" wp14:editId="5C3DF91C">
                <wp:simplePos x="0" y="0"/>
                <wp:positionH relativeFrom="column">
                  <wp:posOffset>133350</wp:posOffset>
                </wp:positionH>
                <wp:positionV relativeFrom="paragraph">
                  <wp:posOffset>304165</wp:posOffset>
                </wp:positionV>
                <wp:extent cx="5610225" cy="264795"/>
                <wp:effectExtent l="9525" t="8890" r="9525" b="31115"/>
                <wp:wrapNone/>
                <wp:docPr id="67" name="Rectangle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10225" cy="2647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12700"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7,470 Total Nutrient Files (2 days) 2003-200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67" o:spid="_x0000_s1027" style="position:absolute;margin-left:10.5pt;margin-top:23.95pt;width:441.75pt;height:20.8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" fillcolor="#bfbfbf [2412]" strokecolor="#bfbfbf [2412]" strokeweight="1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7,470 Total Nutrient Files (2 days) 2003-2006</w:t>
                      </w:r>
                    </w:p>
                  </w:txbxContent>
                </v:textbox>
              </v:rect>
            </w:pict>
          </mc:Fallback>
        </mc:AlternateContent>
      </w:r>
    </w:p>
    <w:p w:rsidR="00E3257C" w:rsidRDefault="00E3257C" w:rsidP="00E3257C">
      <w:pPr>
        <w:tabs>
          <w:tab w:val="left" w:pos="5520"/>
        </w:tabs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08A9C49" wp14:editId="709A72AF">
                <wp:simplePos x="0" y="0"/>
                <wp:positionH relativeFrom="column">
                  <wp:posOffset>2819400</wp:posOffset>
                </wp:positionH>
                <wp:positionV relativeFrom="paragraph">
                  <wp:posOffset>259715</wp:posOffset>
                </wp:positionV>
                <wp:extent cx="231775" cy="194310"/>
                <wp:effectExtent l="28575" t="12065" r="25400" b="12700"/>
                <wp:wrapNone/>
                <wp:docPr id="66" name="Down Arrow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31775" cy="194310"/>
                        </a:xfrm>
                        <a:prstGeom prst="downArrow">
                          <a:avLst>
                            <a:gd name="adj1" fmla="val 50000"/>
                            <a:gd name="adj2" fmla="val 30356"/>
                          </a:avLst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eaVert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Down Arrow 66" o:spid="_x0000_s1026" type="#_x0000_t67" style="position:absolute;margin-left:222pt;margin-top:20.45pt;width:18.25pt;height:15.3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" adj="15043" fillcolor="#7f7f7f [1612]" strokecolor="#7f7f7f [1612]">
                <v:textbox style="layout-flow:vertical-ideographic"/>
              </v:shape>
            </w:pict>
          </mc:Fallback>
        </mc:AlternateContent>
      </w:r>
      <w:r>
        <w:rPr>
          <w:rFonts w:ascii="Times New Roman" w:hAnsi="Times New Roman" w:cs="Times New Roman"/>
        </w:rPr>
        <w:tab/>
      </w:r>
    </w:p>
    <w:p w:rsidR="00E3257C" w:rsidRDefault="00440402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7A752DA7" wp14:editId="7C6548CA">
                <wp:simplePos x="0" y="0"/>
                <wp:positionH relativeFrom="column">
                  <wp:posOffset>200660</wp:posOffset>
                </wp:positionH>
                <wp:positionV relativeFrom="paragraph">
                  <wp:posOffset>87630</wp:posOffset>
                </wp:positionV>
                <wp:extent cx="1219200" cy="277495"/>
                <wp:effectExtent l="0" t="0" r="38100" b="65405"/>
                <wp:wrapNone/>
                <wp:docPr id="26" name="Rectangl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19200" cy="27749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12700"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Men 19-50 yea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6" o:spid="_x0000_s1028" style="position:absolute;margin-left:15.8pt;margin-top:6.9pt;width:96pt;height:21.8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" fillcolor="#bfbfbf [2412]" strokecolor="#bfbfbf [2412]" strokeweight="1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Men 19-50 year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56DB181" wp14:editId="5C3F4873">
                <wp:simplePos x="0" y="0"/>
                <wp:positionH relativeFrom="column">
                  <wp:posOffset>1496060</wp:posOffset>
                </wp:positionH>
                <wp:positionV relativeFrom="paragraph">
                  <wp:posOffset>87630</wp:posOffset>
                </wp:positionV>
                <wp:extent cx="1371600" cy="279400"/>
                <wp:effectExtent l="0" t="0" r="38100" b="63500"/>
                <wp:wrapNone/>
                <wp:docPr id="25" name="Rectangl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71600" cy="2794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12700"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Men &gt;50 yea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5" o:spid="_x0000_s1029" style="position:absolute;margin-left:117.8pt;margin-top:6.9pt;width:108pt;height:22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" fillcolor="#bfbfbf [2412]" strokecolor="#bfbfbf [2412]" strokeweight="1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Men &gt;50 year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02CB5287" wp14:editId="4D29A3FD">
                <wp:simplePos x="0" y="0"/>
                <wp:positionH relativeFrom="column">
                  <wp:posOffset>4502150</wp:posOffset>
                </wp:positionH>
                <wp:positionV relativeFrom="paragraph">
                  <wp:posOffset>87630</wp:posOffset>
                </wp:positionV>
                <wp:extent cx="1228725" cy="279400"/>
                <wp:effectExtent l="0" t="0" r="47625" b="63500"/>
                <wp:wrapNone/>
                <wp:docPr id="23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28725" cy="2794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12700"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Women &gt;50 yea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3" o:spid="_x0000_s1030" style="position:absolute;margin-left:354.5pt;margin-top:6.9pt;width:96.75pt;height:22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" fillcolor="#bfbfbf [2412]" strokecolor="#bfbfbf [2412]" strokeweight="1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Women &gt;50 years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184FB6D" wp14:editId="75AE5F42">
                <wp:simplePos x="0" y="0"/>
                <wp:positionH relativeFrom="column">
                  <wp:posOffset>3061855</wp:posOffset>
                </wp:positionH>
                <wp:positionV relativeFrom="paragraph">
                  <wp:posOffset>88207</wp:posOffset>
                </wp:positionV>
                <wp:extent cx="1381125" cy="276803"/>
                <wp:effectExtent l="0" t="0" r="47625" b="66675"/>
                <wp:wrapNone/>
                <wp:docPr id="24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81125" cy="276803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12700"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Women 19-50 yea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4" o:spid="_x0000_s1031" style="position:absolute;margin-left:241.1pt;margin-top:6.95pt;width:108.75pt;height:21.8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" fillcolor="#bfbfbf [2412]" strokecolor="#bfbfbf [2412]" strokeweight="1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Women 19-50 years</w:t>
                      </w:r>
                    </w:p>
                  </w:txbxContent>
                </v:textbox>
              </v:rect>
            </w:pict>
          </mc:Fallback>
        </mc:AlternateContent>
      </w:r>
      <w:r w:rsidR="00E3257C"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D895EF0" wp14:editId="5A0BEFAF">
                <wp:simplePos x="0" y="0"/>
                <wp:positionH relativeFrom="column">
                  <wp:posOffset>142875</wp:posOffset>
                </wp:positionH>
                <wp:positionV relativeFrom="paragraph">
                  <wp:posOffset>672465</wp:posOffset>
                </wp:positionV>
                <wp:extent cx="5661025" cy="323850"/>
                <wp:effectExtent l="19050" t="24765" r="34925" b="51435"/>
                <wp:wrapNone/>
                <wp:docPr id="65" name="Rectangle 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61025" cy="3238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38100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>Compile Key Variabl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65" o:spid="_x0000_s1032" style="position:absolute;margin-left:11.25pt;margin-top:52.95pt;width:445.75pt;height:25.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" fillcolor="#7f7f7f [1612]" strokecolor="#7f7f7f [1612]" strokeweight="3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>Compile Key Variables</w:t>
                      </w:r>
                    </w:p>
                  </w:txbxContent>
                </v:textbox>
              </v:rect>
            </w:pict>
          </mc:Fallback>
        </mc:AlternateContent>
      </w:r>
      <w:r w:rsidR="00E3257C">
        <w:rPr>
          <w:noProof/>
        </w:rPr>
        <mc:AlternateContent>
          <mc:Choice Requires="wpg">
            <w:drawing>
              <wp:anchor distT="0" distB="0" distL="114300" distR="114300" simplePos="0" relativeHeight="251679744" behindDoc="0" locked="0" layoutInCell="1" allowOverlap="1" wp14:anchorId="539E681E" wp14:editId="7F0D1711">
                <wp:simplePos x="0" y="0"/>
                <wp:positionH relativeFrom="column">
                  <wp:posOffset>123825</wp:posOffset>
                </wp:positionH>
                <wp:positionV relativeFrom="paragraph">
                  <wp:posOffset>1054100</wp:posOffset>
                </wp:positionV>
                <wp:extent cx="5685155" cy="393700"/>
                <wp:effectExtent l="9525" t="6350" r="10795" b="28575"/>
                <wp:wrapNone/>
                <wp:docPr id="30" name="Group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685155" cy="393700"/>
                          <a:chOff x="1650" y="5025"/>
                          <a:chExt cx="8953" cy="742"/>
                        </a:xfrm>
                      </wpg:grpSpPr>
                      <wps:wsp>
                        <wps:cNvPr id="31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1650" y="5025"/>
                            <a:ext cx="2280" cy="735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Mean nutrient intakes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64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3993" y="5032"/>
                            <a:ext cx="6610" cy="735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Calculate the mean nutrient intake for 15 nutrients of interest using 2 24-hour recalls and estimate usual nutrient intake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30" o:spid="_x0000_s1033" style="position:absolute;margin-left:9.75pt;margin-top:83pt;width:447.65pt;height:31pt;z-index:251679744" coordorigin="1650,5025" coordsize="8953,7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">
                <v:rect id="Rectangle 7" o:spid="_x0000_s1034" style="position:absolute;left:1650;top:5025;width:2280;height:73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Z8QZMMA&#10;AADbAAAADwAAAGRycy9kb3ducmV2LnhtbESP0YrCMBRE3wX/IVxh39a0yq5rNYrIKj6IYN0PuDTX&#10;ttjclCba6tdvBMHHYWbOMPNlZypxo8aVlhXEwwgEcWZ1ybmCv9Pm8weE88gaK8uk4E4Olot+b46J&#10;ti0f6Zb6XAQIuwQVFN7XiZQuK8igG9qaOHhn2xj0QTa51A22AW4qOYqib2mw5LBQYE3rgrJLejUK&#10;rpP8PjJfY/qd+qrdbh/7Q5w5pT4G3WoGwlPn3+FXe6cVjGN4fgk/QC7+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Z8QZMMAAADbAAAADwAAAAAAAAAAAAAAAACYAgAAZHJzL2Rv&#10;d25yZXYueG1sUEsFBgAAAAAEAAQA9QAAAIgDAAAAAA=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Mean nutrient intakes</w:t>
                        </w:r>
                      </w:p>
                    </w:txbxContent>
                  </v:textbox>
                </v:rect>
                <v:rect id="Rectangle 8" o:spid="_x0000_s1035" style="position:absolute;left:3993;top:5032;width:6610;height:73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luc4cMA&#10;AADbAAAADwAAAGRycy9kb3ducmV2LnhtbESP3YrCMBSE7wXfIRxh7zTVXf+qUURUvBDBnwc4NMe2&#10;2JyUJtq6T79ZELwcZuYbZr5sTCGeVLncsoJ+LwJBnFidc6rgetl2JyCcR9ZYWCYFL3KwXLRbc4y1&#10;rflEz7NPRYCwi1FB5n0ZS+mSjAy6ni2Jg3ezlUEfZJVKXWEd4KaQgygaSYM5h4UMS1pnlNzPD6Pg&#10;MU5fAzP8ps3UF/Vu93s49hOn1FenWc1AeGr8J/xu77WC0Q/8fwk/QC7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luc4cMAAADbAAAADwAAAAAAAAAAAAAAAACYAgAAZHJzL2Rv&#10;d25yZXYueG1sUEsFBgAAAAAEAAQA9QAAAIgDAAAAAA=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Calculate the mean nutrient intake for 15 nutrients of interest using 2 24-hour recalls and estimate usual nutrient intake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  <w:r w:rsidR="00E3257C">
        <w:rPr>
          <w:noProof/>
        </w:rPr>
        <mc:AlternateContent>
          <mc:Choice Requires="wpg">
            <w:drawing>
              <wp:anchor distT="0" distB="0" distL="114300" distR="114300" simplePos="0" relativeHeight="251680768" behindDoc="0" locked="0" layoutInCell="1" allowOverlap="1" wp14:anchorId="234CB21F" wp14:editId="505A0BBA">
                <wp:simplePos x="0" y="0"/>
                <wp:positionH relativeFrom="column">
                  <wp:posOffset>126365</wp:posOffset>
                </wp:positionH>
                <wp:positionV relativeFrom="paragraph">
                  <wp:posOffset>1493520</wp:posOffset>
                </wp:positionV>
                <wp:extent cx="5685155" cy="421005"/>
                <wp:effectExtent l="12065" t="7620" r="8255" b="28575"/>
                <wp:wrapNone/>
                <wp:docPr id="27" name="Group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685155" cy="421005"/>
                          <a:chOff x="1654" y="5824"/>
                          <a:chExt cx="8953" cy="742"/>
                        </a:xfrm>
                      </wpg:grpSpPr>
                      <wps:wsp>
                        <wps:cNvPr id="28" name="Rectangle 10"/>
                        <wps:cNvSpPr>
                          <a:spLocks noChangeArrowheads="1"/>
                        </wps:cNvSpPr>
                        <wps:spPr bwMode="auto">
                          <a:xfrm>
                            <a:off x="1654" y="5824"/>
                            <a:ext cx="2275" cy="735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Estimated Average Requirement (EAR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9" name="Rectangle 11"/>
                        <wps:cNvSpPr>
                          <a:spLocks noChangeArrowheads="1"/>
                        </wps:cNvSpPr>
                        <wps:spPr bwMode="auto">
                          <a:xfrm>
                            <a:off x="3997" y="5831"/>
                            <a:ext cx="6610" cy="735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Age- and gender- specific usual intake of a given nutrient that is anticipated to meet the needs of 50% of the population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1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7" o:spid="_x0000_s1036" style="position:absolute;margin-left:9.95pt;margin-top:117.6pt;width:447.65pt;height:33.15pt;z-index:251680768" coordorigin="1654,5824" coordsize="8953,7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">
                <v:rect id="Rectangle 10" o:spid="_x0000_s1037" style="position:absolute;left:1654;top:5824;width:2275;height:73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XwvJMEA&#10;AADbAAAADwAAAGRycy9kb3ducmV2LnhtbERPy4rCMBTdC/MP4Q6407QdxkdtFJFRZiGCjw+4NNe2&#10;2NyUJto6Xz9ZCC4P552telOLB7WusqwgHkcgiHOrKy4UXM7b0QyE88gaa8uk4EkOVsuPQYapth0f&#10;6XHyhQgh7FJUUHrfpFK6vCSDbmwb4sBdbWvQB9gWUrfYhXBTyySKJtJgxaGhxIY2JeW3090ouE+L&#10;Z2K+v+hn7utut/vbH+LcKTX87NcLEJ56/xa/3L9aQRLGhi/hB8jlP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BV8LyTBAAAA2wAAAA8AAAAAAAAAAAAAAAAAmAIAAGRycy9kb3du&#10;cmV2LnhtbFBLBQYAAAAABAAEAPUAAACGAwAAAAA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Estimated Average Requirement (EAR)</w:t>
                        </w:r>
                      </w:p>
                    </w:txbxContent>
                  </v:textbox>
                </v:rect>
                <v:rect id="Rectangle 11" o:spid="_x0000_s1038" style="position:absolute;left:3997;top:5831;width:6610;height:73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jCKv8UA&#10;AADbAAAADwAAAGRycy9kb3ducmV2LnhtbESP0WrCQBRE3wv+w3KFvpmNKbVNdBURG/pQBNN+wCV7&#10;TYLZuyG7mqRf3y0U+jjMzBlmsxtNK+7Uu8aygmUUgyAurW64UvD1+bZ4BeE8ssbWMimYyMFuO3vY&#10;YKbtwGe6F74SAcIuQwW1910mpStrMugi2xEH72J7gz7IvpK6xyHATSuTOF5Jgw2HhRo7OtRUXoub&#10;UXB7qabEPD/RMfXtkOffH6dl6ZR6nI/7NQhPo/8P/7XftYIkhd8v4QfI7Q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6MIq/xQAAANsAAAAPAAAAAAAAAAAAAAAAAJgCAABkcnMv&#10;ZG93bnJldi54bWxQSwUGAAAAAAQABAD1AAAAigMAAAAA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Age- and gender- specific usual intake of a given nutrient that is anticipated to meet the needs of 50% of the population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1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  <w:r w:rsidR="00E3257C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2980CED1" wp14:editId="4D8ADF26">
                <wp:simplePos x="0" y="0"/>
                <wp:positionH relativeFrom="column">
                  <wp:posOffset>704850</wp:posOffset>
                </wp:positionH>
                <wp:positionV relativeFrom="paragraph">
                  <wp:posOffset>404495</wp:posOffset>
                </wp:positionV>
                <wp:extent cx="219075" cy="228600"/>
                <wp:effectExtent l="28575" t="13970" r="28575" b="5080"/>
                <wp:wrapNone/>
                <wp:docPr id="22" name="Down Arrow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075" cy="228600"/>
                        </a:xfrm>
                        <a:prstGeom prst="downArrow">
                          <a:avLst>
                            <a:gd name="adj1" fmla="val 50000"/>
                            <a:gd name="adj2" fmla="val 26087"/>
                          </a:avLst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eaVert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Down Arrow 22" o:spid="_x0000_s1026" type="#_x0000_t67" style="position:absolute;margin-left:55.5pt;margin-top:31.85pt;width:17.25pt;height:18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" fillcolor="#7f7f7f [1612]" strokecolor="#7f7f7f [1612]">
                <v:textbox style="layout-flow:vertical-ideographic"/>
              </v:shape>
            </w:pict>
          </mc:Fallback>
        </mc:AlternateContent>
      </w:r>
      <w:r w:rsidR="00E3257C"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639F899F" wp14:editId="7A6F8A46">
                <wp:simplePos x="0" y="0"/>
                <wp:positionH relativeFrom="column">
                  <wp:posOffset>2028825</wp:posOffset>
                </wp:positionH>
                <wp:positionV relativeFrom="paragraph">
                  <wp:posOffset>409575</wp:posOffset>
                </wp:positionV>
                <wp:extent cx="219075" cy="228600"/>
                <wp:effectExtent l="28575" t="9525" r="28575" b="9525"/>
                <wp:wrapNone/>
                <wp:docPr id="21" name="Down Arrow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075" cy="228600"/>
                        </a:xfrm>
                        <a:prstGeom prst="downArrow">
                          <a:avLst>
                            <a:gd name="adj1" fmla="val 50000"/>
                            <a:gd name="adj2" fmla="val 26087"/>
                          </a:avLst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eaVert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Down Arrow 21" o:spid="_x0000_s1026" type="#_x0000_t67" style="position:absolute;margin-left:159.75pt;margin-top:32.25pt;width:17.25pt;height:18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" fillcolor="#7f7f7f [1612]" strokecolor="#7f7f7f [1612]">
                <v:textbox style="layout-flow:vertical-ideographic"/>
              </v:shape>
            </w:pict>
          </mc:Fallback>
        </mc:AlternateContent>
      </w:r>
      <w:r w:rsidR="00E3257C"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2418A6C1" wp14:editId="60C1EF3C">
                <wp:simplePos x="0" y="0"/>
                <wp:positionH relativeFrom="column">
                  <wp:posOffset>5048250</wp:posOffset>
                </wp:positionH>
                <wp:positionV relativeFrom="paragraph">
                  <wp:posOffset>409575</wp:posOffset>
                </wp:positionV>
                <wp:extent cx="219075" cy="228600"/>
                <wp:effectExtent l="28575" t="9525" r="28575" b="9525"/>
                <wp:wrapNone/>
                <wp:docPr id="19" name="Down Arrow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075" cy="228600"/>
                        </a:xfrm>
                        <a:prstGeom prst="downArrow">
                          <a:avLst>
                            <a:gd name="adj1" fmla="val 50000"/>
                            <a:gd name="adj2" fmla="val 26087"/>
                          </a:avLst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eaVert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Down Arrow 19" o:spid="_x0000_s1026" type="#_x0000_t67" style="position:absolute;margin-left:397.5pt;margin-top:32.25pt;width:17.25pt;height:18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" fillcolor="#7f7f7f [1612]" strokecolor="#7f7f7f [1612]">
                <v:textbox style="layout-flow:vertical-ideographic"/>
              </v:shape>
            </w:pict>
          </mc:Fallback>
        </mc:AlternateContent>
      </w:r>
    </w:p>
    <w:p w:rsidR="00E3257C" w:rsidRDefault="003A1781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B03C8B0" wp14:editId="2B36AD07">
                <wp:simplePos x="0" y="0"/>
                <wp:positionH relativeFrom="column">
                  <wp:posOffset>3648075</wp:posOffset>
                </wp:positionH>
                <wp:positionV relativeFrom="paragraph">
                  <wp:posOffset>33020</wp:posOffset>
                </wp:positionV>
                <wp:extent cx="219075" cy="228600"/>
                <wp:effectExtent l="38100" t="0" r="9525" b="38100"/>
                <wp:wrapNone/>
                <wp:docPr id="20" name="Down Arrow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9075" cy="228600"/>
                        </a:xfrm>
                        <a:prstGeom prst="downArrow">
                          <a:avLst>
                            <a:gd name="adj1" fmla="val 50000"/>
                            <a:gd name="adj2" fmla="val 26087"/>
                          </a:avLst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eaVert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Down Arrow 20" o:spid="_x0000_s1026" type="#_x0000_t67" style="position:absolute;margin-left:287.25pt;margin-top:2.6pt;width:17.25pt;height:18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" fillcolor="#7f7f7f [1612]" strokecolor="#7f7f7f [1612]">
                <v:textbox style="layout-flow:vertical-ideographic"/>
              </v:shape>
            </w:pict>
          </mc:Fallback>
        </mc:AlternateContent>
      </w:r>
    </w:p>
    <w:p w:rsidR="00E3257C" w:rsidRDefault="00E3257C" w:rsidP="00E3257C">
      <w:pPr>
        <w:spacing w:line="360" w:lineRule="auto"/>
        <w:jc w:val="center"/>
        <w:rPr>
          <w:rFonts w:ascii="Times New Roman" w:hAnsi="Times New Roman" w:cs="Times New Roman"/>
        </w:rPr>
      </w:pP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</w:p>
    <w:p w:rsidR="00E3257C" w:rsidRDefault="00E3257C" w:rsidP="00E3257C">
      <w:pPr>
        <w:tabs>
          <w:tab w:val="left" w:pos="1350"/>
        </w:tabs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89984" behindDoc="0" locked="0" layoutInCell="1" allowOverlap="1" wp14:anchorId="0066B41C" wp14:editId="7F1858B4">
                <wp:simplePos x="0" y="0"/>
                <wp:positionH relativeFrom="column">
                  <wp:posOffset>135890</wp:posOffset>
                </wp:positionH>
                <wp:positionV relativeFrom="paragraph">
                  <wp:posOffset>179070</wp:posOffset>
                </wp:positionV>
                <wp:extent cx="5675630" cy="420370"/>
                <wp:effectExtent l="12065" t="7620" r="8255" b="29210"/>
                <wp:wrapNone/>
                <wp:docPr id="16" name="Group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675630" cy="420370"/>
                          <a:chOff x="1669" y="6649"/>
                          <a:chExt cx="8938" cy="741"/>
                        </a:xfrm>
                      </wpg:grpSpPr>
                      <wps:wsp>
                        <wps:cNvPr id="17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1669" y="6649"/>
                            <a:ext cx="2280" cy="734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Coefficient of Variation (COV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3997" y="6656"/>
                            <a:ext cx="6610" cy="734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Pr="004C5DEB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Taken from published tables for the </w:t>
                              </w:r>
                              <w:r w:rsidR="00E17BBC"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US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 population, it is the standard deviation divided by the square root of n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6" o:spid="_x0000_s1039" style="position:absolute;margin-left:10.7pt;margin-top:14.1pt;width:446.9pt;height:33.1pt;z-index:251689984" coordorigin="1669,6649" coordsize="8938,74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">
                <v:rect id="Rectangle 4" o:spid="_x0000_s1040" style="position:absolute;left:1669;top:6649;width:2280;height:7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o9x68EA&#10;AADbAAAADwAAAGRycy9kb3ducmV2LnhtbERP24rCMBB9F/yHMIJvmlZZL9VUZNmVfRDBywcMzdgW&#10;m0lpoq379ZsFwbc5nOusN52pxIMaV1pWEI8jEMSZ1SXnCi7n79EChPPIGivLpOBJDjZpv7fGRNuW&#10;j/Q4+VyEEHYJKii8rxMpXVaQQTe2NXHgrrYx6ANscqkbbEO4qeQkimbSYMmhocCaPgvKbqe7UXCf&#10;58+J+ZjS19JX7W73uz/EmVNqOOi2KxCeOv8Wv9w/Osyfw/8v4QCZ/g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qPcevBAAAA2wAAAA8AAAAAAAAAAAAAAAAAmAIAAGRycy9kb3du&#10;cmV2LnhtbFBLBQYAAAAABAAEAPUAAACGAwAAAAA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Coefficient of Variation (COV)</w:t>
                        </w:r>
                      </w:p>
                    </w:txbxContent>
                  </v:textbox>
                </v:rect>
                <v:rect id="Rectangle 5" o:spid="_x0000_s1041" style="position:absolute;left:3997;top:6656;width:6610;height:7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xDlmcQA&#10;AADbAAAADwAAAGRycy9kb3ducmV2LnhtbESP3WrCQBCF7wXfYRnBO91oqT+pq4hU8UIKVR9gyI5J&#10;aHY2ZFcT+/TORaF3M5wz53yz2nSuUg9qQunZwGScgCLOvC05N3C97EcLUCEiW6w8k4EnBdis+70V&#10;pta3/E2Pc8yVhHBI0UARY51qHbKCHIaxr4lFu/nGYZS1ybVtsJVwV+lpksy0w5KlocCadgVlP+e7&#10;M3Cf58+pe3+jz2Ws2sPh9/Q1yYIxw0G3/QAVqYv/5r/roxV8gZVfZAC9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sQ5ZnEAAAA2wAAAA8AAAAAAAAAAAAAAAAAmAIAAGRycy9k&#10;b3ducmV2LnhtbFBLBQYAAAAABAAEAPUAAACJAwAAAAA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Pr="004C5DEB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Taken from published tables for the </w:t>
                        </w:r>
                        <w:r w:rsidR="00E17BBC"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US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 population, it is the standard deviation divided by the square root of n 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  <w:r>
        <w:rPr>
          <w:rFonts w:ascii="Times New Roman" w:hAnsi="Times New Roman" w:cs="Times New Roman"/>
        </w:rPr>
        <w:tab/>
      </w: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91008" behindDoc="0" locked="0" layoutInCell="1" allowOverlap="1" wp14:anchorId="640FFCFB" wp14:editId="5469208B">
                <wp:simplePos x="0" y="0"/>
                <wp:positionH relativeFrom="column">
                  <wp:posOffset>126365</wp:posOffset>
                </wp:positionH>
                <wp:positionV relativeFrom="paragraph">
                  <wp:posOffset>301625</wp:posOffset>
                </wp:positionV>
                <wp:extent cx="5675630" cy="409575"/>
                <wp:effectExtent l="12065" t="6350" r="8255" b="22225"/>
                <wp:wrapNone/>
                <wp:docPr id="13" name="Group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675630" cy="409575"/>
                          <a:chOff x="1669" y="6649"/>
                          <a:chExt cx="8938" cy="741"/>
                        </a:xfrm>
                      </wpg:grpSpPr>
                      <wps:wsp>
                        <wps:cNvPr id="14" name="Rectangle 13"/>
                        <wps:cNvSpPr>
                          <a:spLocks noChangeArrowheads="1"/>
                        </wps:cNvSpPr>
                        <wps:spPr bwMode="auto">
                          <a:xfrm>
                            <a:off x="1669" y="6649"/>
                            <a:ext cx="2280" cy="734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Standard Deviation of the Requirement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5" name="Rectangle 14"/>
                        <wps:cNvSpPr>
                          <a:spLocks noChangeArrowheads="1"/>
                        </wps:cNvSpPr>
                        <wps:spPr bwMode="auto">
                          <a:xfrm>
                            <a:off x="3997" y="6656"/>
                            <a:ext cx="6610" cy="734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Calculated by multiplying the EAR by the COV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3" o:spid="_x0000_s1042" style="position:absolute;margin-left:9.95pt;margin-top:23.75pt;width:446.9pt;height:32.25pt;z-index:251691008" coordorigin="1669,6649" coordsize="8938,74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">
                <v:rect id="Rectangle 13" o:spid="_x0000_s1043" style="position:absolute;left:1669;top:6649;width:2280;height:7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l3vnMEA&#10;AADbAAAADwAAAGRycy9kb3ducmV2LnhtbERPzYrCMBC+C75DGGFv21RX3bUaRUTFgwi6+wBDM7bF&#10;ZlKaaKtPb4QFb/Px/c5s0ZpS3Kh2hWUF/SgGQZxaXXCm4O938/kDwnlkjaVlUnAnB4t5tzPDRNuG&#10;j3Q7+UyEEHYJKsi9rxIpXZqTQRfZijhwZ1sb9AHWmdQ1NiHclHIQx2NpsODQkGNFq5zSy+lqFFy/&#10;s/vAjL5oPfFls90+9od+6pT66LXLKQhPrX+L/907HeYP4fVLOEDOn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Fpd75zBAAAA2wAAAA8AAAAAAAAAAAAAAAAAmAIAAGRycy9kb3du&#10;cmV2LnhtbFBLBQYAAAAABAAEAPUAAACGAwAAAAA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Standard Deviation of the Requirement</w:t>
                        </w:r>
                      </w:p>
                    </w:txbxContent>
                  </v:textbox>
                </v:rect>
                <v:rect id="Rectangle 14" o:spid="_x0000_s1044" style="position:absolute;left:3997;top:6656;width:6610;height:7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RFKB8EA&#10;AADbAAAADwAAAGRycy9kb3ducmV2LnhtbERPzWrCQBC+F3yHZYTezEaLVqOriLTSQxFMfYAhOybB&#10;3dmQXU306d1Cobf5+H5ntemtETdqfe1YwThJQRAXTtdcKjj9fI7mIHxA1mgck4I7edisBy8rzLTr&#10;+Ei3PJQihrDPUEEVQpNJ6YuKLPrENcSRO7vWYoiwLaVusYvh1shJms6kxZpjQ4UN7SoqLvnVKri+&#10;l/eJnb7RxyKYbr9/fB/GhVfqddhvlyAC9eFf/Of+0nH+FH5/iQfI9R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DURSgfBAAAA2wAAAA8AAAAAAAAAAAAAAAAAmAIAAGRycy9kb3du&#10;cmV2LnhtbFBLBQYAAAAABAAEAPUAAACGAwAAAAA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Calculated by multiplying the EAR by the COV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</w:p>
    <w:p w:rsidR="00E3257C" w:rsidRDefault="00E3257C" w:rsidP="00E3257C">
      <w:pPr>
        <w:spacing w:line="360" w:lineRule="auto"/>
        <w:jc w:val="center"/>
        <w:rPr>
          <w:rFonts w:ascii="Times New Roman" w:hAnsi="Times New Roman" w:cs="Times New Roman"/>
        </w:rPr>
      </w:pPr>
    </w:p>
    <w:p w:rsidR="00E3257C" w:rsidRDefault="00E3257C" w:rsidP="00E3257C">
      <w:pPr>
        <w:tabs>
          <w:tab w:val="left" w:pos="2295"/>
        </w:tabs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92032" behindDoc="0" locked="0" layoutInCell="1" allowOverlap="1" wp14:anchorId="6C1AF3A4" wp14:editId="6101D529">
                <wp:simplePos x="0" y="0"/>
                <wp:positionH relativeFrom="column">
                  <wp:posOffset>126365</wp:posOffset>
                </wp:positionH>
                <wp:positionV relativeFrom="paragraph">
                  <wp:posOffset>27305</wp:posOffset>
                </wp:positionV>
                <wp:extent cx="5694680" cy="410210"/>
                <wp:effectExtent l="12065" t="8255" r="8255" b="29210"/>
                <wp:wrapNone/>
                <wp:docPr id="10" name="Group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694680" cy="410210"/>
                          <a:chOff x="1669" y="6649"/>
                          <a:chExt cx="8938" cy="741"/>
                        </a:xfrm>
                      </wpg:grpSpPr>
                      <wps:wsp>
                        <wps:cNvPr id="11" name="Rectangle 24"/>
                        <wps:cNvSpPr>
                          <a:spLocks noChangeArrowheads="1"/>
                        </wps:cNvSpPr>
                        <wps:spPr bwMode="auto">
                          <a:xfrm>
                            <a:off x="1669" y="6649"/>
                            <a:ext cx="2280" cy="734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Within-Person Standard Deviatio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" name="Rectangle 25"/>
                        <wps:cNvSpPr>
                          <a:spLocks noChangeArrowheads="1"/>
                        </wps:cNvSpPr>
                        <wps:spPr bwMode="auto">
                          <a:xfrm>
                            <a:off x="3997" y="6656"/>
                            <a:ext cx="6610" cy="734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ln w="12700"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  <a:effectLst>
                            <a:outerShdw dist="29783" dir="3885598" algn="ctr" rotWithShape="0">
                              <a:schemeClr val="accent1">
                                <a:lumMod val="50000"/>
                                <a:lumOff val="0"/>
                                <a:alpha val="50000"/>
                              </a:schemeClr>
                            </a:outerShdw>
                          </a:effectLst>
                        </wps:spPr>
                        <wps:txbx>
                          <w:txbxContent>
                            <w:p w:rsidR="00D52B3A" w:rsidRDefault="00D52B3A" w:rsidP="00E3257C">
                              <w:pP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 xml:space="preserve">An estimation of within-person variation in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</w:rPr>
                                <w:t>intake</w:t>
                              </w:r>
                              <w:r>
                                <w:rPr>
                                  <w:rFonts w:ascii="Times New Roman" w:hAnsi="Times New Roman" w:cs="Times New Roman"/>
                                  <w:sz w:val="20"/>
                                  <w:szCs w:val="20"/>
                                  <w:vertAlign w:val="superscript"/>
                                </w:rPr>
                                <w:t>a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0" o:spid="_x0000_s1045" style="position:absolute;margin-left:9.95pt;margin-top:2.15pt;width:448.4pt;height:32.3pt;z-index:251692032" coordorigin="1669,6649" coordsize="8938,74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">
                <v:rect id="_x0000_s1046" style="position:absolute;left:1669;top:6649;width:2280;height:7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ipMBMEA&#10;AADbAAAADwAAAGRycy9kb3ducmV2LnhtbERP22rCQBB9L/gPywi+1U0irTV1FSlVfCiC1g8YstMk&#10;mJ0N2c3Nr+8Khb7N4VxnvR1MJTpqXGlZQTyPQBBnVpecK7h+75/fQDiPrLGyTApGcrDdTJ7WmGrb&#10;85m6i89FCGGXooLC+zqV0mUFGXRzWxMH7sc2Bn2ATS51g30IN5VMouhVGiw5NBRY00dB2e3SGgXt&#10;Mh8T87Kgz5Wv+sPh/nWKM6fUbDrs3kF4Gvy/+M991GF+DI9fwgFy8ws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oqTATBAAAA2wAAAA8AAAAAAAAAAAAAAAAAmAIAAGRycy9kb3du&#10;cmV2LnhtbFBLBQYAAAAABAAEAPUAAACGAwAAAAA=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Within-Person Standard Deviation</w:t>
                        </w:r>
                      </w:p>
                    </w:txbxContent>
                  </v:textbox>
                </v:rect>
                <v:rect id="_x0000_s1047" style="position:absolute;left:3997;top:6656;width:6610;height:7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vjSc8IA&#10;AADbAAAADwAAAGRycy9kb3ducmV2LnhtbERP22rCQBB9F/oPyxR8000i1Zq6kVKq+FAErR8wZKdJ&#10;aHY2ZNdc/PquUPBtDuc6m+1gatFR6yrLCuJ5BII4t7riQsHlezd7BeE8ssbaMikYycE2e5psMNW2&#10;5xN1Z1+IEMIuRQWl900qpctLMujmtiEO3I9tDfoA20LqFvsQbmqZRNFSGqw4NJTY0EdJ+e/5ahRc&#10;V8WYmJcFfa593e/3t69jnDulps/D+xsIT4N/iP/dBx3mJ3D/JRwgsz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6+NJzwgAAANsAAAAPAAAAAAAAAAAAAAAAAJgCAABkcnMvZG93&#10;bnJldi54bWxQSwUGAAAAAAQABAD1AAAAhwMAAAAA&#10;" fillcolor="#bfbfbf [2412]" strokecolor="#bfbfbf [2412]" strokeweight="1pt">
                  <v:shadow on="t" color="#243f60 [1604]" opacity=".5" offset="1pt,.74833mm"/>
                  <v:textbox>
                    <w:txbxContent>
                      <w:p w:rsidR="00D52B3A" w:rsidRDefault="00D52B3A" w:rsidP="00E3257C">
                        <w:pP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 xml:space="preserve">An estimation of within-person variation in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  <w:t>intake</w:t>
                        </w:r>
                        <w:r>
                          <w:rPr>
                            <w:rFonts w:ascii="Times New Roman" w:hAnsi="Times New Roman" w:cs="Times New Roman"/>
                            <w:sz w:val="20"/>
                            <w:szCs w:val="20"/>
                            <w:vertAlign w:val="superscript"/>
                          </w:rPr>
                          <w:t>a</w:t>
                        </w:r>
                        <w:proofErr w:type="spellEnd"/>
                      </w:p>
                    </w:txbxContent>
                  </v:textbox>
                </v:rect>
              </v:group>
            </w:pict>
          </mc:Fallback>
        </mc:AlternateContent>
      </w:r>
      <w:r>
        <w:rPr>
          <w:rFonts w:ascii="Times New Roman" w:hAnsi="Times New Roman" w:cs="Times New Roman"/>
        </w:rPr>
        <w:tab/>
      </w: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5FFC6A9B" wp14:editId="7192A7FA">
                <wp:simplePos x="0" y="0"/>
                <wp:positionH relativeFrom="column">
                  <wp:posOffset>142875</wp:posOffset>
                </wp:positionH>
                <wp:positionV relativeFrom="paragraph">
                  <wp:posOffset>405130</wp:posOffset>
                </wp:positionV>
                <wp:extent cx="5594350" cy="333375"/>
                <wp:effectExtent l="19050" t="24130" r="34925" b="52070"/>
                <wp:wrapNone/>
                <wp:docPr id="9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94350" cy="33337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38100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  <w:sz w:val="24"/>
                                <w:szCs w:val="24"/>
                              </w:rPr>
                              <w:t>Generate z-score for each individua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48" style="position:absolute;margin-left:11.25pt;margin-top:31.9pt;width:440.5pt;height:26.2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" fillcolor="#7f7f7f [1612]" strokecolor="#7f7f7f [1612]" strokeweight="3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FFFFFF" w:themeColor="background1"/>
                          <w:sz w:val="24"/>
                          <w:szCs w:val="24"/>
                        </w:rPr>
                        <w:t>Generate z-score for each individual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2D9C6A9A" wp14:editId="64B2678A">
                <wp:simplePos x="0" y="0"/>
                <wp:positionH relativeFrom="column">
                  <wp:posOffset>2886075</wp:posOffset>
                </wp:positionH>
                <wp:positionV relativeFrom="paragraph">
                  <wp:posOffset>127000</wp:posOffset>
                </wp:positionV>
                <wp:extent cx="266700" cy="246380"/>
                <wp:effectExtent l="28575" t="12700" r="28575" b="7620"/>
                <wp:wrapNone/>
                <wp:docPr id="6" name="Down Arrow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6700" cy="246380"/>
                        </a:xfrm>
                        <a:prstGeom prst="downArrow">
                          <a:avLst>
                            <a:gd name="adj1" fmla="val 50000"/>
                            <a:gd name="adj2" fmla="val 30356"/>
                          </a:avLst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eaVert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Down Arrow 6" o:spid="_x0000_s1026" type="#_x0000_t67" style="position:absolute;margin-left:227.25pt;margin-top:10pt;width:21pt;height:19.4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" adj="15043" fillcolor="#7f7f7f [1612]" strokecolor="#7f7f7f [1612]">
                <v:textbox style="layout-flow:vertical-ideographic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62B9E9F0" wp14:editId="1150846A">
                <wp:simplePos x="0" y="0"/>
                <wp:positionH relativeFrom="column">
                  <wp:posOffset>3755390</wp:posOffset>
                </wp:positionH>
                <wp:positionV relativeFrom="paragraph">
                  <wp:posOffset>1932940</wp:posOffset>
                </wp:positionV>
                <wp:extent cx="604520" cy="309880"/>
                <wp:effectExtent l="0" t="0" r="0" b="71120"/>
                <wp:wrapNone/>
                <wp:docPr id="4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4520" cy="30988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>
                          <a:outerShdw blurRad="63500"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chemeClr val="accent1">
                                  <a:lumMod val="20000"/>
                                  <a:lumOff val="80000"/>
                                  <a:alpha val="0"/>
                                </a:schemeClr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12700">
                              <a:solidFill>
                                <a:schemeClr val="accent1">
                                  <a:lumMod val="60000"/>
                                  <a:lumOff val="40000"/>
                                </a:schemeClr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D52B3A" w:rsidRDefault="00D52B3A" w:rsidP="00E3257C">
                            <w:pP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= 0.0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49" type="#_x0000_t202" style="position:absolute;margin-left:295.7pt;margin-top:152.2pt;width:47.6pt;height:24.4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" filled="f" fillcolor="#dbe5f1 [660]" stroked="f" strokecolor="#95b3d7 [1940]" strokeweight="1pt">
                <v:fill opacity="0"/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= 0.08</w:t>
                      </w:r>
                    </w:p>
                  </w:txbxContent>
                </v:textbox>
              </v:shape>
            </w:pict>
          </mc:Fallback>
        </mc:AlternateContent>
      </w:r>
    </w:p>
    <w:p w:rsidR="00E3257C" w:rsidRDefault="00D52B3A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  <w:sz w:val="20"/>
          <w:szCs w:val="20"/>
        </w:rPr>
        <w:drawing>
          <wp:anchor distT="0" distB="0" distL="114300" distR="114300" simplePos="0" relativeHeight="251700224" behindDoc="0" locked="0" layoutInCell="1" allowOverlap="1" wp14:anchorId="58F4A362" wp14:editId="3C2CCE61">
            <wp:simplePos x="0" y="0"/>
            <wp:positionH relativeFrom="column">
              <wp:posOffset>145415</wp:posOffset>
            </wp:positionH>
            <wp:positionV relativeFrom="paragraph">
              <wp:posOffset>425450</wp:posOffset>
            </wp:positionV>
            <wp:extent cx="5649595" cy="784225"/>
            <wp:effectExtent l="0" t="0" r="8255" b="0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grayscl/>
                      <a:lum bright="-40000" contrast="2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9595" cy="78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3257C" w:rsidRDefault="0091380A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1DF628AC" wp14:editId="07830243">
                <wp:simplePos x="0" y="0"/>
                <wp:positionH relativeFrom="column">
                  <wp:posOffset>139700</wp:posOffset>
                </wp:positionH>
                <wp:positionV relativeFrom="paragraph">
                  <wp:posOffset>852863</wp:posOffset>
                </wp:positionV>
                <wp:extent cx="5661025" cy="762000"/>
                <wp:effectExtent l="0" t="0" r="34925" b="57150"/>
                <wp:wrapNone/>
                <wp:docPr id="2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61025" cy="7620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12700"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Sample Using Mean 2-day Vitamin A Intake for Men 19-50</w:t>
                            </w:r>
                          </w:p>
                          <w:p w:rsidR="00D52B3A" w:rsidRDefault="00D52B3A" w:rsidP="00E3257C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u w:val="single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                                                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z-score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=  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u w:val="single"/>
                              </w:rPr>
                              <w:t xml:space="preserve">            691.7– 625            _</w:t>
                            </w:r>
                          </w:p>
                          <w:p w:rsidR="00D52B3A" w:rsidRDefault="00D52B3A" w:rsidP="00E3257C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                                                                        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√(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125)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+ (1160)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  <w:vertAlign w:val="super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/2     </w:t>
                            </w:r>
                          </w:p>
                          <w:p w:rsidR="00D52B3A" w:rsidRDefault="00D52B3A" w:rsidP="00E3257C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" o:spid="_x0000_s1050" style="position:absolute;margin-left:11pt;margin-top:67.15pt;width:445.75pt;height:60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" fillcolor="#bfbfbf [2412]" strokecolor="#bfbfbf [2412]" strokeweight="1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  <w:vertAlign w:val="superscript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Sample Using Mean 2-day Vitamin A Intake for Men 19-50</w:t>
                      </w:r>
                    </w:p>
                    <w:p w:rsidR="00D52B3A" w:rsidRDefault="00D52B3A" w:rsidP="00E3257C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20"/>
                          <w:szCs w:val="20"/>
                          <w:u w:val="single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                                                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z-score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=   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  <w:u w:val="single"/>
                        </w:rPr>
                        <w:t xml:space="preserve">            691.7– 625            _</w:t>
                      </w:r>
                    </w:p>
                    <w:p w:rsidR="00D52B3A" w:rsidRDefault="00D52B3A" w:rsidP="00E3257C">
                      <w:pPr>
                        <w:spacing w:after="0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                                                                        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√(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125)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  <w:vertAlign w:val="superscript"/>
                        </w:rPr>
                        <w:t>2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+ (1160)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  <w:vertAlign w:val="superscript"/>
                        </w:rPr>
                        <w:t>2</w:t>
                      </w: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/2     </w:t>
                      </w:r>
                    </w:p>
                    <w:p w:rsidR="00D52B3A" w:rsidRDefault="00D52B3A" w:rsidP="00E3257C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</w:p>
    <w:p w:rsidR="00E3257C" w:rsidRDefault="0091380A" w:rsidP="00E3257C">
      <w:pPr>
        <w:spacing w:line="360" w:lineRule="auto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737A4089" wp14:editId="340AAA27">
                <wp:simplePos x="0" y="0"/>
                <wp:positionH relativeFrom="column">
                  <wp:posOffset>196850</wp:posOffset>
                </wp:positionH>
                <wp:positionV relativeFrom="paragraph">
                  <wp:posOffset>324543</wp:posOffset>
                </wp:positionV>
                <wp:extent cx="5594350" cy="690245"/>
                <wp:effectExtent l="0" t="0" r="44450" b="52705"/>
                <wp:wrapNone/>
                <wp:docPr id="3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94350" cy="69024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12700">
                          <a:solidFill>
                            <a:schemeClr val="bg1">
                              <a:lumMod val="7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29783" dir="3885598" algn="ctr" rotWithShape="0">
                            <a:schemeClr val="accent1">
                              <a:lumMod val="50000"/>
                              <a:lumOff val="0"/>
                              <a:alpha val="50000"/>
                            </a:schemeClr>
                          </a:outerShdw>
                        </a:effectLst>
                      </wps:spPr>
                      <wps:txbx>
                        <w:txbxContent>
                          <w:p w:rsidR="00D52B3A" w:rsidRDefault="00D52B3A" w:rsidP="00E3257C">
                            <w:pPr>
                              <w:spacing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 xml:space="preserve">PROBNORM was used to compute the individual probability of adequacy </w:t>
                            </w:r>
                          </w:p>
                          <w:p w:rsidR="00D52B3A" w:rsidRDefault="00D52B3A" w:rsidP="00E3257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  <w:t>The probability of adequacy associated with a z-score of 0.08 is 0.53, thus we are 53% confident that this man’s intake meets his requirement for vitamin A</w:t>
                            </w:r>
                          </w:p>
                          <w:p w:rsidR="00D52B3A" w:rsidRDefault="00D52B3A" w:rsidP="00E3257C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" o:spid="_x0000_s1051" style="position:absolute;margin-left:15.5pt;margin-top:25.55pt;width:440.5pt;height:54.35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" fillcolor="#bfbfbf [2412]" strokecolor="#bfbfbf [2412]" strokeweight="1pt">
                <v:shadow on="t" color="#243f60 [1604]" opacity=".5" offset="1pt,.74833mm"/>
                <v:textbox>
                  <w:txbxContent>
                    <w:p w:rsidR="00D52B3A" w:rsidRDefault="00D52B3A" w:rsidP="00E3257C">
                      <w:pPr>
                        <w:spacing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 xml:space="preserve">PROBNORM was used to compute the individual probability of adequacy </w:t>
                      </w:r>
                    </w:p>
                    <w:p w:rsidR="00D52B3A" w:rsidRDefault="00D52B3A" w:rsidP="00E3257C">
                      <w:pPr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  <w:t>The probability of adequacy associated with a z-score of 0.08 is 0.53, thus we are 53% confident that this man’s intake meets his requirement for vitamin A</w:t>
                      </w:r>
                    </w:p>
                    <w:p w:rsidR="00D52B3A" w:rsidRDefault="00D52B3A" w:rsidP="00E3257C"/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7D6A47E7" wp14:editId="71555A48">
                <wp:simplePos x="0" y="0"/>
                <wp:positionH relativeFrom="column">
                  <wp:posOffset>2857500</wp:posOffset>
                </wp:positionH>
                <wp:positionV relativeFrom="paragraph">
                  <wp:posOffset>93403</wp:posOffset>
                </wp:positionV>
                <wp:extent cx="231775" cy="211455"/>
                <wp:effectExtent l="38100" t="0" r="15875" b="36195"/>
                <wp:wrapNone/>
                <wp:docPr id="5" name="Down Arrow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31775" cy="211455"/>
                        </a:xfrm>
                        <a:prstGeom prst="downArrow">
                          <a:avLst>
                            <a:gd name="adj1" fmla="val 50000"/>
                            <a:gd name="adj2" fmla="val 30356"/>
                          </a:avLst>
                        </a:prstGeom>
                        <a:solidFill>
                          <a:schemeClr val="bg1">
                            <a:lumMod val="5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5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eaVert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Down Arrow 5" o:spid="_x0000_s1026" type="#_x0000_t67" style="position:absolute;margin-left:225pt;margin-top:7.35pt;width:18.25pt;height:16.6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" adj="15043" fillcolor="#7f7f7f [1612]" strokecolor="#7f7f7f [1612]">
                <v:textbox style="layout-flow:vertical-ideographic"/>
              </v:shape>
            </w:pict>
          </mc:Fallback>
        </mc:AlternateContent>
      </w: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</w:p>
    <w:p w:rsidR="00E3257C" w:rsidRDefault="00E3257C" w:rsidP="00E3257C">
      <w:pPr>
        <w:spacing w:line="360" w:lineRule="auto"/>
        <w:rPr>
          <w:rFonts w:ascii="Times New Roman" w:hAnsi="Times New Roman" w:cs="Times New Roman"/>
        </w:rPr>
      </w:pPr>
    </w:p>
    <w:p w:rsidR="00E3257C" w:rsidRDefault="00E3257C" w:rsidP="00E3257C">
      <w:pPr>
        <w:spacing w:after="0" w:line="360" w:lineRule="auto"/>
        <w:rPr>
          <w:rFonts w:ascii="Times New Roman" w:hAnsi="Times New Roman" w:cs="Times New Roman"/>
          <w:highlight w:val="yellow"/>
        </w:rPr>
      </w:pPr>
    </w:p>
    <w:p w:rsidR="003A6637" w:rsidRPr="003A6637" w:rsidRDefault="00E3257C" w:rsidP="000E78D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Within-subject variation estimates were taken from published Dietary Reference Intake Tables (Appendix I)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National Academy of Sciences&lt;/Author&gt;&lt;Year&gt;2006&lt;/Year&gt;&lt;RecNum&gt;30&lt;/RecNum&gt;&lt;DisplayText&gt;&lt;style face="superscript"&gt;(44)&lt;/style&gt;&lt;/DisplayText&gt;&lt;record&gt;&lt;rec-number&gt;30&lt;/rec-number&gt;&lt;foreign-keys&gt;&lt;key app="EN" db-id="dpspfas5yfrs24ew9rap99ewfz5fatex5exr"&gt;30&lt;/key&gt;&lt;/foreign-keys&gt;&lt;ref-type name="Book"&gt;6&lt;/ref-type&gt;&lt;contributors&gt;&lt;authors&gt;&lt;author&gt;National Academy of Sciences,&lt;/author&gt;&lt;/authors&gt;&lt;secondary-authors&gt;&lt;author&gt;Otten JJ, Hellwig JP, Meyers LD.&lt;/author&gt;&lt;/secondary-authors&gt;&lt;/contributors&gt;&lt;titles&gt;&lt;title&gt;Dietary Reference Intakes: The Essential Guide to Nutrient Requirements&lt;/title&gt;&lt;/titles&gt;&lt;pages&gt;560&lt;/pages&gt;&lt;dates&gt;&lt;year&gt;2006&lt;/year&gt;&lt;/dates&gt;&lt;publisher&gt;National Academies Press&lt;/publisher&gt;&lt;urls&gt;&lt;related-urls&gt;&lt;url&gt;http://www.nap.edu/catalog/11537.html&lt;/url&gt;&lt;/related-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774ABD">
        <w:rPr>
          <w:rFonts w:ascii="Times New Roman" w:hAnsi="Times New Roman" w:cs="Times New Roman"/>
          <w:noProof/>
          <w:sz w:val="20"/>
          <w:szCs w:val="20"/>
          <w:vertAlign w:val="superscript"/>
        </w:rPr>
        <w:t>(</w:t>
      </w:r>
      <w:hyperlink w:anchor="_ENREF_44" w:tooltip="National Academy of Sciences, 2006 #30" w:history="1">
        <w:r w:rsidRPr="00774ABD">
          <w:rPr>
            <w:rFonts w:ascii="Times New Roman" w:hAnsi="Times New Roman" w:cs="Times New Roman"/>
            <w:noProof/>
            <w:sz w:val="20"/>
            <w:szCs w:val="20"/>
            <w:vertAlign w:val="superscript"/>
          </w:rPr>
          <w:t>44</w:t>
        </w:r>
      </w:hyperlink>
      <w:r w:rsidRPr="00774ABD">
        <w:rPr>
          <w:rFonts w:ascii="Times New Roman" w:hAnsi="Times New Roman" w:cs="Times New Roman"/>
          <w:noProof/>
          <w:sz w:val="20"/>
          <w:szCs w:val="20"/>
          <w:vertAlign w:val="superscript"/>
        </w:rPr>
        <w:t>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3A6637" w:rsidRPr="003A6637" w:rsidSect="00E3257C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pspfas5yfrs24ew9rap99ewfz5fatex5exr&quot;&gt;Development of US HFD&lt;record-ids&gt;&lt;item&gt;26&lt;/item&gt;&lt;item&gt;46&lt;/item&gt;&lt;item&gt;53&lt;/item&gt;&lt;item&gt;54&lt;/item&gt;&lt;/record-ids&gt;&lt;/item&gt;&lt;/Libraries&gt;"/>
  </w:docVars>
  <w:rsids>
    <w:rsidRoot w:val="003A6637"/>
    <w:rsid w:val="000E78D0"/>
    <w:rsid w:val="001224D8"/>
    <w:rsid w:val="00171E2C"/>
    <w:rsid w:val="00173858"/>
    <w:rsid w:val="00222327"/>
    <w:rsid w:val="003A1781"/>
    <w:rsid w:val="003A6637"/>
    <w:rsid w:val="003D1EBF"/>
    <w:rsid w:val="00415507"/>
    <w:rsid w:val="00426C93"/>
    <w:rsid w:val="00440402"/>
    <w:rsid w:val="004C5DEB"/>
    <w:rsid w:val="00533FDA"/>
    <w:rsid w:val="00550222"/>
    <w:rsid w:val="00631718"/>
    <w:rsid w:val="00697A36"/>
    <w:rsid w:val="006B2274"/>
    <w:rsid w:val="0080189A"/>
    <w:rsid w:val="0091380A"/>
    <w:rsid w:val="00CB0EBB"/>
    <w:rsid w:val="00D46603"/>
    <w:rsid w:val="00D52B3A"/>
    <w:rsid w:val="00E06132"/>
    <w:rsid w:val="00E17BBC"/>
    <w:rsid w:val="00E3257C"/>
    <w:rsid w:val="00F174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15507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15507"/>
  </w:style>
  <w:style w:type="table" w:styleId="TableGrid">
    <w:name w:val="Table Grid"/>
    <w:basedOn w:val="TableNormal"/>
    <w:uiPriority w:val="59"/>
    <w:rsid w:val="00D4660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325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57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15507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15507"/>
  </w:style>
  <w:style w:type="table" w:styleId="TableGrid">
    <w:name w:val="Table Grid"/>
    <w:basedOn w:val="TableNormal"/>
    <w:uiPriority w:val="59"/>
    <w:rsid w:val="00D4660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325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57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9</Pages>
  <Words>1459</Words>
  <Characters>831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PH</Company>
  <LinksUpToDate>false</LinksUpToDate>
  <CharactersWithSpaces>97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4</cp:revision>
  <dcterms:created xsi:type="dcterms:W3CDTF">2014-05-23T19:51:00Z</dcterms:created>
  <dcterms:modified xsi:type="dcterms:W3CDTF">2014-05-23T19:53:00Z</dcterms:modified>
</cp:coreProperties>
</file>